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9782" w:type="dxa"/>
        <w:tblInd w:w="-29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560"/>
        <w:gridCol w:w="2126"/>
        <w:gridCol w:w="1560"/>
        <w:gridCol w:w="2268"/>
        <w:gridCol w:w="2268"/>
      </w:tblGrid>
      <w:tr w:rsidR="00984677" w:rsidRPr="00984677" w14:paraId="74F01F08" w14:textId="77777777" w:rsidTr="00E56EA4">
        <w:trPr>
          <w:trHeight w:val="337"/>
        </w:trPr>
        <w:tc>
          <w:tcPr>
            <w:tcW w:w="9782" w:type="dxa"/>
            <w:gridSpan w:val="5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5B3271B" w14:textId="581BEC9F" w:rsidR="0003057C" w:rsidRPr="00984677" w:rsidRDefault="00706CD3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  <w:b/>
              </w:rPr>
            </w:pPr>
            <w:r w:rsidRPr="00706CD3">
              <w:rPr>
                <w:rFonts w:ascii="Arial" w:hAnsi="Arial" w:cs="Arial"/>
                <w:b/>
              </w:rPr>
              <w:t xml:space="preserve">Supplementary File </w:t>
            </w:r>
            <w:r>
              <w:rPr>
                <w:rFonts w:ascii="Arial" w:hAnsi="Arial" w:cs="Arial"/>
                <w:b/>
              </w:rPr>
              <w:t>1</w:t>
            </w:r>
            <w:bookmarkStart w:id="0" w:name="_GoBack"/>
            <w:bookmarkEnd w:id="0"/>
            <w:r>
              <w:rPr>
                <w:rFonts w:ascii="Arial" w:hAnsi="Arial" w:cs="Arial"/>
                <w:b/>
              </w:rPr>
              <w:t xml:space="preserve">.   </w:t>
            </w:r>
            <w:r w:rsidR="0003057C" w:rsidRPr="00984677">
              <w:rPr>
                <w:rFonts w:ascii="Arial" w:hAnsi="Arial" w:cs="Arial"/>
                <w:b/>
              </w:rPr>
              <w:t>Key Resources Table</w:t>
            </w:r>
          </w:p>
        </w:tc>
      </w:tr>
      <w:tr w:rsidR="00984677" w:rsidRPr="00984677" w14:paraId="31A0C064" w14:textId="77777777" w:rsidTr="00E56EA4">
        <w:trPr>
          <w:trHeight w:val="745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AE36939" w14:textId="77777777" w:rsidR="0003057C" w:rsidRPr="00984677" w:rsidRDefault="0003057C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agent type (species) or resource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148782A" w14:textId="77777777" w:rsidR="0003057C" w:rsidRPr="00984677" w:rsidRDefault="0003057C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esignation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436AF8A" w14:textId="77777777" w:rsidR="0003057C" w:rsidRPr="00984677" w:rsidRDefault="0003057C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ource or referenc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0F8F12A" w14:textId="77777777" w:rsidR="0003057C" w:rsidRPr="00984677" w:rsidRDefault="0003057C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dentifier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9489C4B" w14:textId="77777777" w:rsidR="0003057C" w:rsidRPr="00984677" w:rsidRDefault="0003057C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dditional information</w:t>
            </w:r>
          </w:p>
        </w:tc>
      </w:tr>
      <w:tr w:rsidR="00984677" w:rsidRPr="00984677" w14:paraId="281DA9EE" w14:textId="77777777" w:rsidTr="00E56EA4">
        <w:trPr>
          <w:trHeight w:val="32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F017951" w14:textId="7BCAE116" w:rsidR="002A604F" w:rsidRPr="00984677" w:rsidRDefault="002A604F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6981315" w14:textId="0867598A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1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320F3CE" w14:textId="418DF74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 </w:t>
            </w:r>
            <w:r w:rsidR="00AB5B34"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2360452" w14:textId="3132F545" w:rsidR="002A604F" w:rsidRPr="00984677" w:rsidRDefault="002A604F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262473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D509980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 </w:t>
            </w:r>
          </w:p>
        </w:tc>
      </w:tr>
      <w:tr w:rsidR="00984677" w:rsidRPr="00984677" w14:paraId="3969C247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D57B1A" w14:textId="0A97E5BC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0E05721" w14:textId="37E8F752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2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97B8027" w14:textId="7DE86939" w:rsidR="002A604F" w:rsidRPr="00984677" w:rsidRDefault="00AB5B34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F038FA" w14:textId="6D31F939" w:rsidR="002A604F" w:rsidRPr="00984677" w:rsidRDefault="002A604F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04364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C69C60" w14:textId="77777777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0285C722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E04C9F" w14:textId="00551D06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7E82329" w14:textId="598471C4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3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F99CCF5" w14:textId="58199D07" w:rsidR="002A604F" w:rsidRPr="00984677" w:rsidRDefault="00AB5B34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58D6E1" w14:textId="414CF78A" w:rsidR="002A604F" w:rsidRPr="00984677" w:rsidRDefault="002A604F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15770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384397" w14:textId="77777777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5E2AA660" w14:textId="77777777" w:rsidTr="00E56EA4">
        <w:trPr>
          <w:trHeight w:val="18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2F6DAB" w14:textId="5C473176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58F0552" w14:textId="1EC05499" w:rsidR="002A604F" w:rsidRPr="00984677" w:rsidRDefault="002A604F" w:rsidP="00467228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4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ACC1094" w14:textId="69A9EFFB" w:rsidR="002A604F" w:rsidRPr="00984677" w:rsidRDefault="00AB5B34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1A4C5EC" w14:textId="62C0C4AA" w:rsidR="002A604F" w:rsidRPr="00984677" w:rsidRDefault="002A604F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32095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949C581" w14:textId="77777777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60217472" w14:textId="77777777" w:rsidTr="00E56EA4">
        <w:trPr>
          <w:trHeight w:val="25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B6AAD03" w14:textId="32416B26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67C0DA6" w14:textId="14928C95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5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249709" w14:textId="3768533D" w:rsidR="002A604F" w:rsidRPr="00984677" w:rsidRDefault="00AB5B34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6C3062A" w14:textId="63020B26" w:rsidR="002A604F" w:rsidRPr="00984677" w:rsidRDefault="002A604F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26760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D0678E" w14:textId="77777777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2C116422" w14:textId="77777777" w:rsidTr="00E56EA4">
        <w:trPr>
          <w:trHeight w:val="25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74ECB3" w14:textId="12B857C4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A95AB6" w14:textId="794A60D6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6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109A527" w14:textId="384E29F2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A118303" w14:textId="16750CA9" w:rsidR="002A604F" w:rsidRPr="00984677" w:rsidRDefault="002A604F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36494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DBEC9F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79549D9E" w14:textId="77777777" w:rsidTr="00E56EA4">
        <w:trPr>
          <w:trHeight w:val="3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D104708" w14:textId="450BAE34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81F8A3" w14:textId="6D397B3B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7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2C734A" w14:textId="29ABFA23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94F8AD7" w14:textId="48FA45A1" w:rsidR="002A604F" w:rsidRPr="00984677" w:rsidRDefault="002A604F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34476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8E3358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67EDD4BA" w14:textId="77777777" w:rsidTr="00E56EA4">
        <w:trPr>
          <w:trHeight w:val="26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898B37" w14:textId="6C26DCFA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AE830A" w14:textId="2484E8B2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8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AE5EA1B" w14:textId="45A7E6A8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52CEA0" w14:textId="43A38C53" w:rsidR="002A604F" w:rsidRPr="00984677" w:rsidRDefault="002A604F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29114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CD882D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2C68494C" w14:textId="77777777" w:rsidTr="00E56EA4">
        <w:trPr>
          <w:trHeight w:val="38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01D0E0" w14:textId="29F845BA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B6E15D" w14:textId="268D2B2F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9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EF08B44" w14:textId="5548A1FB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1BB1C8" w14:textId="480C7C2F" w:rsidR="002A604F" w:rsidRPr="00984677" w:rsidRDefault="002A604F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3697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8005B8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2493A75C" w14:textId="77777777" w:rsidTr="00E56EA4">
        <w:trPr>
          <w:trHeight w:val="32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05C4647" w14:textId="3497C16B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F00EFF9" w14:textId="679A89F4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MyD88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033005" w14:textId="5E7B0A0D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5626BB" w14:textId="2FA92A8A" w:rsidR="002A604F" w:rsidRPr="00984677" w:rsidRDefault="006B1030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33402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189187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10FD4AA9" w14:textId="77777777" w:rsidTr="00E56EA4">
        <w:trPr>
          <w:trHeight w:val="25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C6F078" w14:textId="3CE3FF56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gene (Drosophila </w:t>
            </w:r>
            <w:r w:rsidRPr="00984677">
              <w:rPr>
                <w:rFonts w:ascii="Arial" w:hAnsi="Arial" w:cs="Arial"/>
              </w:rPr>
              <w:lastRenderedPageBreak/>
              <w:t>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04013C" w14:textId="493D3481" w:rsidR="002A604F" w:rsidRPr="00984677" w:rsidRDefault="002A604F" w:rsidP="00BF24CF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lastRenderedPageBreak/>
              <w:t>Sarm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B04C3D" w14:textId="313D75D5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7699A26" w14:textId="756CFB93" w:rsidR="002A604F" w:rsidRPr="00984677" w:rsidRDefault="006B1030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262579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4B8369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0E0D9B53" w14:textId="77777777" w:rsidTr="00E56EA4">
        <w:trPr>
          <w:trHeight w:val="25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E5C2B1" w14:textId="11C75B70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6AFA53" w14:textId="7B57A46A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orsal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12013E" w14:textId="1DDE2F71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4C67F1F" w14:textId="1FCA3500" w:rsidR="002A604F" w:rsidRPr="00984677" w:rsidRDefault="006B1030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260632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E076DD6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6533E9D5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D191D1" w14:textId="280B9F52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D3D457" w14:textId="7CADB3AA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if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B861082" w14:textId="6FCECB54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1340B4A" w14:textId="5EF901FB" w:rsidR="002A604F" w:rsidRPr="00984677" w:rsidRDefault="006B1030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11274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A1FB56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3CA2D191" w14:textId="77777777" w:rsidTr="00E56EA4">
        <w:trPr>
          <w:trHeight w:val="36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2149E5" w14:textId="60EBD924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1C8984" w14:textId="0CAE5CCA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wek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D4770E" w14:textId="6B5B4814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E80F5B" w14:textId="68786E5C" w:rsidR="002A604F" w:rsidRPr="00984677" w:rsidRDefault="006B1030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01990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BA1E388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13087D92" w14:textId="77777777" w:rsidTr="00E56EA4">
        <w:trPr>
          <w:trHeight w:val="20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E0821EF" w14:textId="52F61770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0A9D53" w14:textId="2BE19FB2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rpA1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424848" w14:textId="27E91D21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4DB9E70" w14:textId="2EB69537" w:rsidR="002A604F" w:rsidRPr="00984677" w:rsidRDefault="006B1030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35934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5A15F0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0A28B023" w14:textId="77777777" w:rsidTr="00E56EA4">
        <w:trPr>
          <w:trHeight w:val="25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7D31477" w14:textId="45EE09F7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7C4DEEA" w14:textId="2E5E4E7F" w:rsidR="002A604F" w:rsidRPr="00984677" w:rsidRDefault="002A604F" w:rsidP="007861D8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bf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6A88E01" w14:textId="350F4A30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5C6B6B" w14:textId="008AAF82" w:rsidR="002A604F" w:rsidRPr="00984677" w:rsidRDefault="006B1030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15799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391C469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7AC4FFFF" w14:textId="77777777" w:rsidTr="00E56EA4">
        <w:trPr>
          <w:trHeight w:val="22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94F96E0" w14:textId="5801203F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5BBD3B" w14:textId="57C5D6CE" w:rsidR="002A604F" w:rsidRPr="00984677" w:rsidRDefault="002A604F" w:rsidP="002A604F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Pi3K92E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776091" w14:textId="269DED0E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C0763D" w14:textId="4D8A111B" w:rsidR="002A604F" w:rsidRPr="00984677" w:rsidRDefault="006B1030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15279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84DAA6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5B62FD89" w14:textId="77777777" w:rsidTr="00E56EA4">
        <w:trPr>
          <w:trHeight w:val="22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0DF272" w14:textId="3E3EF0B8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11AE5D7" w14:textId="036EC777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JNK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F04E8F" w14:textId="139BEEDB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1029BB1" w14:textId="37CF001D" w:rsidR="002A604F" w:rsidRPr="00984677" w:rsidRDefault="006B1030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00229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1BA3AD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117ABC01" w14:textId="77777777" w:rsidTr="00E56EA4">
        <w:trPr>
          <w:trHeight w:val="25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C3462EF" w14:textId="0FA5A8E6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C450F4" w14:textId="195BBC5E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Cactus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626A38" w14:textId="602706F2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91CE6B" w14:textId="645A4679" w:rsidR="002A604F" w:rsidRPr="00984677" w:rsidRDefault="006B1030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00250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A8C42D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34E3920D" w14:textId="77777777" w:rsidTr="00E56EA4">
        <w:trPr>
          <w:trHeight w:val="18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B0DD24" w14:textId="614D422A" w:rsidR="002A604F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 (Drosophila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208332" w14:textId="50D2F43C" w:rsidR="002A604F" w:rsidRPr="00984677" w:rsidRDefault="002A604F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Yorkie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C55FC30" w14:textId="54426561" w:rsidR="002A604F" w:rsidRPr="00984677" w:rsidRDefault="00AB5B3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bas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9B8B447" w14:textId="52E6384D" w:rsidR="002A604F" w:rsidRPr="00984677" w:rsidRDefault="00195B64" w:rsidP="0050430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34970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E8BE92" w14:textId="77777777" w:rsidR="002A604F" w:rsidRPr="00984677" w:rsidRDefault="002A604F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37BDB070" w14:textId="77777777" w:rsidTr="00E56EA4">
        <w:trPr>
          <w:trHeight w:val="41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98DD1E5" w14:textId="77777777" w:rsidR="00BC41AD" w:rsidRPr="00984677" w:rsidRDefault="00BC41AD" w:rsidP="00BC41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gene </w:t>
            </w:r>
          </w:p>
          <w:p w14:paraId="723C49F1" w14:textId="1F1A5105" w:rsidR="00BC41AD" w:rsidRPr="00984677" w:rsidRDefault="00BC41AD" w:rsidP="00BC41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(Baculovirus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ED8F5A" w14:textId="0FD5A122" w:rsidR="00BC41AD" w:rsidRPr="00984677" w:rsidRDefault="00833561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</w:t>
            </w:r>
            <w:r w:rsidR="00BC41AD" w:rsidRPr="00984677">
              <w:rPr>
                <w:rFonts w:ascii="Arial" w:hAnsi="Arial" w:cs="Arial"/>
              </w:rPr>
              <w:t>35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A11947" w14:textId="77777777" w:rsidR="00BC41AD" w:rsidRPr="00984677" w:rsidRDefault="00BC41AD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53B1BA" w14:textId="649571B6" w:rsidR="00BC41AD" w:rsidRPr="00984677" w:rsidRDefault="00BC41AD" w:rsidP="00BC41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14459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D60D01" w14:textId="77777777" w:rsidR="00BC41AD" w:rsidRPr="00984677" w:rsidRDefault="00BC41AD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7E5F2FB0" w14:textId="77777777" w:rsidTr="00E56EA4">
        <w:trPr>
          <w:trHeight w:val="54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50CCE8E" w14:textId="00C309E6" w:rsidR="001E1DCD" w:rsidRPr="00984677" w:rsidRDefault="00997A80" w:rsidP="00997A80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Strain </w:t>
            </w:r>
            <w:r w:rsidR="001E1DCD" w:rsidRPr="00984677">
              <w:rPr>
                <w:rFonts w:ascii="Arial" w:hAnsi="Arial" w:cs="Arial"/>
              </w:rPr>
              <w:t>(Escherichia coli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91357E2" w14:textId="77777777" w:rsidR="001E1DCD" w:rsidRPr="00984677" w:rsidRDefault="001E1DCD" w:rsidP="001E1DC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DH5α</w:t>
            </w:r>
          </w:p>
          <w:p w14:paraId="275CCED1" w14:textId="0AC72D5D" w:rsidR="001E1DCD" w:rsidRPr="00984677" w:rsidRDefault="001E1DCD" w:rsidP="001E1DC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E76E85E" w14:textId="019ACF41" w:rsidR="001E1DCD" w:rsidRPr="00984677" w:rsidRDefault="001E1DCD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New England BioLab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FCBA944" w14:textId="77777777" w:rsidR="001E1DCD" w:rsidRPr="00984677" w:rsidRDefault="001E1DCD" w:rsidP="001E1DC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 C2987I</w:t>
            </w:r>
          </w:p>
          <w:p w14:paraId="22BD19B8" w14:textId="63294EDF" w:rsidR="001E1DCD" w:rsidRPr="00984677" w:rsidRDefault="001E1DCD" w:rsidP="001E1DC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B906AD4" w14:textId="03FAD85C" w:rsidR="001E1DCD" w:rsidRPr="00984677" w:rsidRDefault="001E1DCD" w:rsidP="006D235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Chemically competent</w:t>
            </w:r>
          </w:p>
        </w:tc>
      </w:tr>
      <w:tr w:rsidR="00984677" w:rsidRPr="00984677" w14:paraId="7514B79C" w14:textId="77777777" w:rsidTr="00E56EA4">
        <w:trPr>
          <w:trHeight w:val="316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1E02F47" w14:textId="4D0D93C8" w:rsidR="001E1DCD" w:rsidRPr="00984677" w:rsidRDefault="00997A80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train (Escherichia coli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826ACB" w14:textId="03989AFC" w:rsidR="001E1DCD" w:rsidRPr="00984677" w:rsidRDefault="001E1DCD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10-beta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47C9D6" w14:textId="5D9850F4" w:rsidR="001E1DCD" w:rsidRPr="00984677" w:rsidRDefault="001E1DCD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New England BioLab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ECC6CC" w14:textId="77777777" w:rsidR="001E1DCD" w:rsidRPr="00984677" w:rsidRDefault="001E1DCD" w:rsidP="001E1DC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C3019I</w:t>
            </w:r>
          </w:p>
          <w:p w14:paraId="0B16D34A" w14:textId="77777777" w:rsidR="001E1DCD" w:rsidRPr="00984677" w:rsidRDefault="001E1DCD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B4685F" w14:textId="22974FD9" w:rsidR="001E1DCD" w:rsidRPr="00984677" w:rsidRDefault="001E1DCD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Chemically competent</w:t>
            </w:r>
          </w:p>
        </w:tc>
      </w:tr>
      <w:tr w:rsidR="00984677" w:rsidRPr="00984677" w14:paraId="15A2CC38" w14:textId="77777777" w:rsidTr="00E56EA4">
        <w:trPr>
          <w:trHeight w:val="27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4B569A0" w14:textId="073D209F" w:rsidR="00F968F4" w:rsidRPr="00984677" w:rsidRDefault="00F968F4" w:rsidP="0007406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lastRenderedPageBreak/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EA1EE2C" w14:textId="7C869F01" w:rsidR="00F968F4" w:rsidRPr="00984677" w:rsidRDefault="00F968F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 Toll-2</w:t>
            </w:r>
            <w:r w:rsidRPr="00984677">
              <w:rPr>
                <w:rFonts w:ascii="Arial" w:hAnsi="Arial" w:cs="Arial"/>
                <w:vertAlign w:val="superscript"/>
              </w:rPr>
              <w:t>pTV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3B0007" w14:textId="0B77E67B" w:rsidR="00F968F4" w:rsidRPr="00984677" w:rsidRDefault="00F968F4" w:rsidP="0007406B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37CD18D" w14:textId="77777777" w:rsidR="00F968F4" w:rsidRPr="00984677" w:rsidRDefault="00F968F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 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67FF33A" w14:textId="372DEDEE" w:rsidR="00F968F4" w:rsidRPr="00984677" w:rsidRDefault="00D133E4" w:rsidP="0007406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See “Molecular Biology” in Materials and Methods </w:t>
            </w:r>
            <w:r w:rsidR="00F968F4" w:rsidRPr="00984677">
              <w:rPr>
                <w:rFonts w:ascii="Arial" w:hAnsi="Arial" w:cs="Arial"/>
              </w:rPr>
              <w:fldChar w:fldCharType="begin"/>
            </w:r>
            <w:r w:rsidR="00F968F4" w:rsidRPr="00984677">
              <w:rPr>
                <w:rFonts w:ascii="Arial" w:hAnsi="Arial" w:cs="Arial"/>
              </w:rPr>
              <w:instrText xml:space="preserve"> ADDIN EN.CITE &lt;EndNote&gt;&lt;Cite&gt;&lt;Author&gt;Baena-Lopez&lt;/Author&gt;&lt;Year&gt;2013&lt;/Year&gt;&lt;RecNum&gt;137&lt;/RecNum&gt;&lt;DisplayText&gt;(Baena-Lopez, Alexandre et al. 2013)&lt;/DisplayText&gt;&lt;record&gt;&lt;rec-number&gt;137&lt;/rec-number&gt;&lt;foreign-keys&gt;&lt;key app="EN" db-id="sar0xadxm9d297edz9o5avxr52vrr0erspav" timestamp="1548343883"&gt;137&lt;/key&gt;&lt;/foreign-keys&gt;&lt;ref-type name="Journal Article"&gt;17&lt;/ref-type&gt;&lt;contributors&gt;&lt;authors&gt;&lt;author&gt;Baena-Lopez, L. A.&lt;/author&gt;&lt;author&gt;Alexandre, C.&lt;/author&gt;&lt;author&gt;Mitchell, A.&lt;/author&gt;&lt;author&gt;Pasakarnis, L.&lt;/author&gt;&lt;author&gt;Vincent, J. P.&lt;/author&gt;&lt;/authors&gt;&lt;/contributors&gt;&lt;auth-address&gt;MRC National Institute for Medical Research, London NW7 1AA, UK.&lt;/auth-address&gt;&lt;titles&gt;&lt;title&gt;Accelerated homologous recombination and subsequent genome modification in Drosophila&lt;/title&gt;&lt;secondary-title&gt;Development&lt;/secondary-title&gt;&lt;/titles&gt;&lt;periodical&gt;&lt;full-title&gt;Development&lt;/full-title&gt;&lt;/periodical&gt;&lt;pages&gt;4818-25&lt;/pages&gt;&lt;volume&gt;140&lt;/volume&gt;&lt;number&gt;23&lt;/number&gt;&lt;keywords&gt;&lt;keyword&gt;Animals&lt;/keyword&gt;&lt;keyword&gt;Clustered Regularly Interspaced Short Palindromic Repeats/genetics&lt;/keyword&gt;&lt;keyword&gt;DNA/genetics&lt;/keyword&gt;&lt;keyword&gt;DNA Breaks, Double-Stranded&lt;/keyword&gt;&lt;keyword&gt;Drosophila melanogaster/*genetics&lt;/keyword&gt;&lt;keyword&gt;Gene Targeting&lt;/keyword&gt;&lt;keyword&gt;Genetic Markers&lt;/keyword&gt;&lt;keyword&gt;Genetic Vectors/*genetics&lt;/keyword&gt;&lt;keyword&gt;Homologous Recombination&lt;/keyword&gt;&lt;keyword&gt;Mutagenesis, Insertional&lt;/keyword&gt;&lt;keyword&gt;*Recombination, Genetic&lt;/keyword&gt;&lt;keyword&gt;Sequence Deletion&lt;/keyword&gt;&lt;keyword&gt;Drosophila&lt;/keyword&gt;&lt;keyword&gt;Functional genomics&lt;/keyword&gt;&lt;/keywords&gt;&lt;dates&gt;&lt;year&gt;2013&lt;/year&gt;&lt;pub-dates&gt;&lt;date&gt;Dec&lt;/date&gt;&lt;/pub-dates&gt;&lt;/dates&gt;&lt;isbn&gt;1477-9129 (Electronic)&amp;#xD;0950-1991 (Linking)&lt;/isbn&gt;&lt;accession-num&gt;24154526&lt;/accession-num&gt;&lt;urls&gt;&lt;related-urls&gt;&lt;url&gt;https://www.ncbi.nlm.nih.gov/pubmed/24154526&lt;/url&gt;&lt;/related-urls&gt;&lt;/urls&gt;&lt;custom2&gt;PMC3833436&lt;/custom2&gt;&lt;electronic-resource-num&gt;10.1242/dev.100933&lt;/electronic-resource-num&gt;&lt;/record&gt;&lt;/Cite&gt;&lt;/EndNote&gt;</w:instrText>
            </w:r>
            <w:r w:rsidR="00F968F4" w:rsidRPr="00984677">
              <w:rPr>
                <w:rFonts w:ascii="Arial" w:hAnsi="Arial" w:cs="Arial"/>
              </w:rPr>
              <w:fldChar w:fldCharType="separate"/>
            </w:r>
            <w:r w:rsidR="00F968F4" w:rsidRPr="00984677">
              <w:rPr>
                <w:rFonts w:ascii="Arial" w:hAnsi="Arial" w:cs="Arial"/>
                <w:noProof/>
              </w:rPr>
              <w:t>Baena-Lopez, Alexandre et al. 2013</w:t>
            </w:r>
            <w:r w:rsidR="00F968F4" w:rsidRPr="00984677">
              <w:rPr>
                <w:rFonts w:ascii="Arial" w:hAnsi="Arial" w:cs="Arial"/>
              </w:rPr>
              <w:fldChar w:fldCharType="end"/>
            </w:r>
            <w:r w:rsidR="005B2AD3" w:rsidRPr="00984677">
              <w:rPr>
                <w:rFonts w:ascii="Arial" w:hAnsi="Arial" w:cs="Arial"/>
              </w:rPr>
              <w:t xml:space="preserve"> Development</w:t>
            </w:r>
          </w:p>
        </w:tc>
      </w:tr>
      <w:tr w:rsidR="00984677" w:rsidRPr="00984677" w14:paraId="4C4E19EC" w14:textId="77777777" w:rsidTr="00E56EA4">
        <w:trPr>
          <w:trHeight w:val="69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1E7038" w14:textId="184A453C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C40542" w14:textId="23FA566B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f(2R)BSC594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0AAAFD" w14:textId="41E31AAA" w:rsidR="00F968F4" w:rsidRPr="00984677" w:rsidRDefault="00F968F4" w:rsidP="00992E93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loomington Drosophila Stock Center (BDSC)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746A05D" w14:textId="4FFEE625" w:rsidR="00F968F4" w:rsidRPr="00984677" w:rsidRDefault="00F968F4" w:rsidP="00383B93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25678;</w:t>
            </w:r>
          </w:p>
          <w:p w14:paraId="5EC854EB" w14:textId="77777777" w:rsidR="00F968F4" w:rsidRPr="00984677" w:rsidRDefault="00F968F4" w:rsidP="00383B93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LYB:FBst0025678</w:t>
            </w:r>
          </w:p>
          <w:p w14:paraId="304E88F9" w14:textId="144E3DDC" w:rsidR="00F968F4" w:rsidRPr="00984677" w:rsidRDefault="00F968F4" w:rsidP="00383B93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2567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E982DC" w14:textId="77777777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64DECFB4" w14:textId="77777777" w:rsidTr="00E56EA4">
        <w:trPr>
          <w:trHeight w:val="28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22FD10" w14:textId="744EC51E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53188B" w14:textId="7E549DC1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f(2R)BSC22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E15C25" w14:textId="0FD3AADD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298D481" w14:textId="39F5FB02" w:rsidR="00F968F4" w:rsidRPr="00984677" w:rsidRDefault="00F968F4" w:rsidP="009957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:6647; FLYB:FBst0006647 RRID:BDSC_6647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1D2344" w14:textId="77777777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7C91F94F" w14:textId="77777777" w:rsidTr="00E56EA4">
        <w:trPr>
          <w:trHeight w:val="871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25DBC17" w14:textId="3C6B0BDE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1057D25" w14:textId="7F6967BC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18w</w:t>
            </w:r>
            <w:r w:rsidRPr="00984677">
              <w:rPr>
                <w:rFonts w:ascii="Arial" w:hAnsi="Arial" w:cs="Arial"/>
                <w:vertAlign w:val="superscript"/>
              </w:rPr>
              <w:t>D7-35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A9ED685" w14:textId="7B25FC2D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300ECE" w14:textId="018F10AA" w:rsidR="00F968F4" w:rsidRPr="00984677" w:rsidRDefault="00F968F4" w:rsidP="0099575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4372</w:t>
            </w:r>
          </w:p>
          <w:p w14:paraId="687EF404" w14:textId="4C217C25" w:rsidR="00F968F4" w:rsidRPr="00984677" w:rsidRDefault="00F968F4" w:rsidP="0099575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LYB: FBst0004372</w:t>
            </w:r>
          </w:p>
          <w:p w14:paraId="1A98A39B" w14:textId="55540B9C" w:rsidR="00F968F4" w:rsidRPr="00984677" w:rsidRDefault="00F968F4" w:rsidP="00207233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4372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C92B60" w14:textId="77777777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37A1CA88" w14:textId="77777777" w:rsidTr="00E56EA4">
        <w:trPr>
          <w:trHeight w:val="18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A7DB17" w14:textId="71B32640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8CE0AA" w14:textId="0E1F1BA7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3 GAL4</w:t>
            </w:r>
            <w:r w:rsidRPr="00984677">
              <w:rPr>
                <w:rFonts w:ascii="Arial" w:hAnsi="Arial" w:cs="Arial"/>
                <w:vertAlign w:val="superscript"/>
              </w:rPr>
              <w:t>MI02994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93B566" w14:textId="182F964F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5A2C326" w14:textId="3234F60B" w:rsidR="00F968F4" w:rsidRPr="00984677" w:rsidRDefault="00F968F4" w:rsidP="003D7E0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Toll-3</w:t>
            </w:r>
            <w:r w:rsidRPr="00984677">
              <w:rPr>
                <w:rFonts w:ascii="Arial" w:hAnsi="Arial" w:cs="Arial"/>
                <w:sz w:val="20"/>
                <w:szCs w:val="20"/>
                <w:vertAlign w:val="superscript"/>
              </w:rPr>
              <w:t>MI02994</w:t>
            </w:r>
            <w:r w:rsidRPr="00984677">
              <w:rPr>
                <w:rFonts w:ascii="Arial" w:hAnsi="Arial" w:cs="Arial"/>
                <w:sz w:val="20"/>
                <w:szCs w:val="20"/>
              </w:rPr>
              <w:t xml:space="preserve"> RRID:BDSC_35889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BBBA024" w14:textId="77777777" w:rsidR="00C018D6" w:rsidRPr="00984677" w:rsidRDefault="005B2AD3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Based on method described in </w:t>
            </w:r>
          </w:p>
          <w:p w14:paraId="00257262" w14:textId="6172C9FC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Venken et al. 2011</w:t>
            </w:r>
          </w:p>
        </w:tc>
      </w:tr>
      <w:tr w:rsidR="00984677" w:rsidRPr="00984677" w14:paraId="66128B1A" w14:textId="77777777" w:rsidTr="00E56EA4">
        <w:trPr>
          <w:trHeight w:val="36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90A246" w14:textId="00CF66F4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AE1F36" w14:textId="5D160E71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6 GAL4</w:t>
            </w:r>
            <w:r w:rsidRPr="00984677">
              <w:rPr>
                <w:rFonts w:ascii="Arial" w:hAnsi="Arial" w:cs="Arial"/>
                <w:vertAlign w:val="superscript"/>
              </w:rPr>
              <w:t>MIO2127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EF034E8" w14:textId="390DAF97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2A7D67" w14:textId="55887DD6" w:rsidR="00F968F4" w:rsidRPr="00984677" w:rsidRDefault="00F968F4" w:rsidP="003D7E0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Toll-6</w:t>
            </w:r>
            <w:r w:rsidRPr="00984677">
              <w:rPr>
                <w:rFonts w:ascii="Arial" w:hAnsi="Arial" w:cs="Arial"/>
                <w:sz w:val="20"/>
                <w:szCs w:val="20"/>
                <w:vertAlign w:val="superscript"/>
              </w:rPr>
              <w:t xml:space="preserve">MI02127 </w:t>
            </w:r>
            <w:r w:rsidRPr="00984677">
              <w:rPr>
                <w:rFonts w:ascii="Arial" w:hAnsi="Arial" w:cs="Arial"/>
                <w:sz w:val="20"/>
                <w:szCs w:val="20"/>
              </w:rPr>
              <w:t>RRID:BDSC_34467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9199914" w14:textId="12D82206" w:rsidR="00F968F4" w:rsidRPr="00984677" w:rsidRDefault="005B2AD3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s above</w:t>
            </w:r>
          </w:p>
        </w:tc>
      </w:tr>
      <w:tr w:rsidR="00984677" w:rsidRPr="00984677" w14:paraId="0EB949C6" w14:textId="77777777" w:rsidTr="00E56EA4">
        <w:trPr>
          <w:trHeight w:val="3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E235EE" w14:textId="2FAD624D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3BC632" w14:textId="5D2A0133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7 GAL4</w:t>
            </w:r>
            <w:r w:rsidRPr="00984677">
              <w:rPr>
                <w:rFonts w:ascii="Arial" w:hAnsi="Arial" w:cs="Arial"/>
                <w:vertAlign w:val="superscript"/>
              </w:rPr>
              <w:t>MI13963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2F6B18" w14:textId="530C4A56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B2C462C" w14:textId="36A879D1" w:rsidR="00F968F4" w:rsidRPr="00984677" w:rsidRDefault="00F968F4" w:rsidP="003D7E0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Toll-7</w:t>
            </w:r>
            <w:r w:rsidRPr="00984677">
              <w:rPr>
                <w:rFonts w:ascii="Arial" w:hAnsi="Arial" w:cs="Arial"/>
                <w:sz w:val="20"/>
                <w:szCs w:val="20"/>
                <w:vertAlign w:val="superscript"/>
              </w:rPr>
              <w:t xml:space="preserve">MI13963 </w:t>
            </w:r>
            <w:r w:rsidRPr="00984677">
              <w:rPr>
                <w:rFonts w:ascii="Arial" w:hAnsi="Arial" w:cs="Arial"/>
                <w:sz w:val="20"/>
                <w:szCs w:val="20"/>
              </w:rPr>
              <w:t>RRID:BDSC_5946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C8CC048" w14:textId="6BEB7E76" w:rsidR="00F968F4" w:rsidRPr="00984677" w:rsidRDefault="005B2AD3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s above</w:t>
            </w:r>
          </w:p>
        </w:tc>
      </w:tr>
      <w:tr w:rsidR="00984677" w:rsidRPr="00984677" w14:paraId="07D76E3E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BA7E98" w14:textId="29A0FEA4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B975D2B" w14:textId="193FB5C4" w:rsidR="00F968F4" w:rsidRPr="00984677" w:rsidRDefault="00F968F4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8GAL4</w:t>
            </w:r>
            <w:r w:rsidRPr="00984677">
              <w:rPr>
                <w:rFonts w:ascii="Arial" w:hAnsi="Arial" w:cs="Arial"/>
                <w:vertAlign w:val="superscript"/>
              </w:rPr>
              <w:t>MD806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8DE0D31" w14:textId="195412D8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661CE6" w14:textId="263094D4" w:rsidR="00F968F4" w:rsidRPr="00984677" w:rsidRDefault="00F968F4" w:rsidP="003D7E0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36548 FLYB:FBst0036548</w:t>
            </w:r>
          </w:p>
          <w:p w14:paraId="29ACF116" w14:textId="384B68B8" w:rsidR="00F968F4" w:rsidRPr="00984677" w:rsidRDefault="00F968F4" w:rsidP="006D235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3654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A99C20" w14:textId="77777777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71D1DF8E" w14:textId="77777777" w:rsidTr="00E56EA4">
        <w:trPr>
          <w:trHeight w:val="8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BDC6F34" w14:textId="20559051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A2F556" w14:textId="0FF12215" w:rsidR="00F968F4" w:rsidRPr="00984677" w:rsidRDefault="00F968F4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MyD88GAL4</w:t>
            </w:r>
            <w:r w:rsidRPr="00984677">
              <w:rPr>
                <w:rFonts w:ascii="Arial" w:hAnsi="Arial" w:cs="Arial"/>
                <w:vertAlign w:val="superscript"/>
              </w:rPr>
              <w:t>NP6394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AA96BF" w14:textId="0D4B4D28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Kyoto Stock Centre (DGRC)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5191194" w14:textId="2D2CC272" w:rsidR="00F968F4" w:rsidRPr="00984677" w:rsidRDefault="00F968F4" w:rsidP="001A3C9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DGRC: 105229       FLYB: FBst0304088</w:t>
            </w:r>
          </w:p>
          <w:p w14:paraId="7B65E132" w14:textId="5DC45C77" w:rsidR="00F968F4" w:rsidRPr="00984677" w:rsidRDefault="00F968F4" w:rsidP="001A3C9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7D23C4" w14:textId="77777777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3458F487" w14:textId="77777777" w:rsidTr="00E56EA4">
        <w:trPr>
          <w:trHeight w:val="25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BA39CD0" w14:textId="0D8E2E23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EC38F3D" w14:textId="2827D047" w:rsidR="00F968F4" w:rsidRPr="00984677" w:rsidRDefault="00F968F4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arm-GAL4</w:t>
            </w:r>
            <w:r w:rsidRPr="00984677">
              <w:rPr>
                <w:rFonts w:ascii="Arial" w:hAnsi="Arial" w:cs="Arial"/>
                <w:vertAlign w:val="superscript"/>
              </w:rPr>
              <w:t>NP7460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5AC910" w14:textId="68553C47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GR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8E0439A" w14:textId="46F4CC38" w:rsidR="00F968F4" w:rsidRPr="00984677" w:rsidRDefault="00F968F4" w:rsidP="001A3C9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DGRC:105471 FLYB: FBst0304329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8E4E26" w14:textId="77777777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70B79D79" w14:textId="77777777" w:rsidTr="00E56EA4">
        <w:trPr>
          <w:trHeight w:val="22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AA6E089" w14:textId="228CA11D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00C428" w14:textId="388D5A5B" w:rsidR="00F968F4" w:rsidRPr="00984677" w:rsidRDefault="006D235B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</w:t>
            </w:r>
            <w:r w:rsidR="00F968F4" w:rsidRPr="00984677">
              <w:rPr>
                <w:rFonts w:ascii="Arial" w:hAnsi="Arial" w:cs="Arial"/>
              </w:rPr>
              <w:t>arm</w:t>
            </w:r>
            <w:r w:rsidRPr="00984677">
              <w:rPr>
                <w:rFonts w:ascii="Arial" w:hAnsi="Arial" w:cs="Arial"/>
              </w:rPr>
              <w:t>-</w:t>
            </w:r>
            <w:r w:rsidR="00F968F4" w:rsidRPr="00984677">
              <w:rPr>
                <w:rFonts w:ascii="Arial" w:hAnsi="Arial" w:cs="Arial"/>
              </w:rPr>
              <w:t>GAL4</w:t>
            </w:r>
            <w:r w:rsidR="00F968F4" w:rsidRPr="00984677">
              <w:rPr>
                <w:rFonts w:ascii="Arial" w:hAnsi="Arial" w:cs="Arial"/>
                <w:vertAlign w:val="superscript"/>
              </w:rPr>
              <w:t>NP0257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B720AF2" w14:textId="655B204A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GR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11ACCA5" w14:textId="5A1DDEAF" w:rsidR="00F968F4" w:rsidRPr="00984677" w:rsidRDefault="00F968F4" w:rsidP="001A3C9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DGRC:103571 FLYB: FBst0302440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298A9E" w14:textId="77777777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49AA80DA" w14:textId="77777777" w:rsidTr="00E56EA4">
        <w:trPr>
          <w:trHeight w:val="25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B3EBB1" w14:textId="080D8DB3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genetic reagent (D. </w:t>
            </w:r>
            <w:r w:rsidRPr="00984677">
              <w:rPr>
                <w:rFonts w:ascii="Arial" w:hAnsi="Arial" w:cs="Arial"/>
              </w:rPr>
              <w:lastRenderedPageBreak/>
              <w:t>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B65ADD5" w14:textId="448A3973" w:rsidR="00F968F4" w:rsidRPr="00984677" w:rsidRDefault="00F968F4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lastRenderedPageBreak/>
              <w:t>Dif-GFP.FPTB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CA97A0" w14:textId="76E17076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A91024" w14:textId="24536B7F" w:rsidR="00F968F4" w:rsidRPr="00984677" w:rsidRDefault="00F968F4" w:rsidP="005842B6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42673         FLYB: FBst0042673</w:t>
            </w:r>
          </w:p>
          <w:p w14:paraId="4527A765" w14:textId="494AEAC8" w:rsidR="00F968F4" w:rsidRPr="00984677" w:rsidRDefault="00F968F4" w:rsidP="001A3C9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lastRenderedPageBreak/>
              <w:t>RRID:BDSC_42673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4DB877" w14:textId="77777777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5F311D3D" w14:textId="77777777" w:rsidTr="00E56EA4">
        <w:trPr>
          <w:trHeight w:val="3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4767FA6" w14:textId="0B01B1AF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10BBEF2" w14:textId="1CB76187" w:rsidR="00F968F4" w:rsidRPr="00984677" w:rsidRDefault="00F968F4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l-GFP-FPTB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A93A3B" w14:textId="27ABF2B6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92BCE0F" w14:textId="379171C5" w:rsidR="00F968F4" w:rsidRPr="00984677" w:rsidRDefault="00F968F4" w:rsidP="001A3C9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42677         FLYB:FBst0042677 RRID:BDSC_42677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8D137B" w14:textId="77777777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0E43C944" w14:textId="77777777" w:rsidTr="00E56EA4">
        <w:trPr>
          <w:trHeight w:val="316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9AD23A" w14:textId="5B0A3165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97FA81A" w14:textId="24149613" w:rsidR="00F968F4" w:rsidRPr="00984677" w:rsidRDefault="005B2AD3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wek GFP-FLAG-FPTB</w:t>
            </w:r>
            <w:r w:rsidRPr="00984677">
              <w:rPr>
                <w:rFonts w:ascii="Arial" w:hAnsi="Arial" w:cs="Arial"/>
                <w:vertAlign w:val="superscript"/>
              </w:rPr>
              <w:t>VK00033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160CDA8" w14:textId="0ECBE807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C5D0C6" w14:textId="13F5A493" w:rsidR="00F968F4" w:rsidRPr="00984677" w:rsidRDefault="00F968F4" w:rsidP="005842B6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 67719        FLYB:FBst0067719</w:t>
            </w:r>
          </w:p>
          <w:p w14:paraId="49BE6233" w14:textId="5FA94021" w:rsidR="00F968F4" w:rsidRPr="00984677" w:rsidRDefault="00F968F4" w:rsidP="001A3C9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67719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7CA12E6" w14:textId="77777777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58338AEF" w14:textId="77777777" w:rsidTr="00E56EA4">
        <w:trPr>
          <w:trHeight w:val="21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82702C8" w14:textId="3115D555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A2593E" w14:textId="41F3BCF2" w:rsidR="00F968F4" w:rsidRPr="00984677" w:rsidRDefault="0009627D" w:rsidP="00C018D6">
            <w:pPr>
              <w:pStyle w:val="NormalWeb"/>
              <w:spacing w:before="0" w:beforeAutospacing="0" w:after="0" w:afterAutospacing="0"/>
              <w:ind w:right="119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RE-DsRED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468E44" w14:textId="779D043D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C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88F039" w14:textId="334BFB74" w:rsidR="0009627D" w:rsidRPr="00984677" w:rsidRDefault="0009627D" w:rsidP="002065E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CS59011</w:t>
            </w:r>
          </w:p>
          <w:p w14:paraId="0F91FABE" w14:textId="1BCEFA89" w:rsidR="0009627D" w:rsidRPr="00984677" w:rsidRDefault="0009627D" w:rsidP="0009627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LYB:</w:t>
            </w: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FBti0147636</w:t>
            </w:r>
          </w:p>
          <w:p w14:paraId="73CCB25F" w14:textId="5A78446D" w:rsidR="00F968F4" w:rsidRPr="00984677" w:rsidRDefault="0009627D" w:rsidP="0009627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RRID:BDSC_59011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E3E777" w14:textId="3B6C929F" w:rsidR="00F968F4" w:rsidRPr="00984677" w:rsidRDefault="002065E5" w:rsidP="00C018D6">
            <w:pPr>
              <w:pStyle w:val="NormalWeb"/>
              <w:spacing w:before="0" w:beforeAutospacing="0" w:after="0" w:afterAutospacing="0"/>
              <w:ind w:right="119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ift from Yun Fan; JNK signalling reporter</w:t>
            </w:r>
          </w:p>
        </w:tc>
      </w:tr>
      <w:tr w:rsidR="00984677" w:rsidRPr="00984677" w14:paraId="1C03EBB8" w14:textId="77777777" w:rsidTr="00E56EA4">
        <w:trPr>
          <w:trHeight w:val="21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0C699B" w14:textId="2DA5F3C0" w:rsidR="002065E5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8B0E1D" w14:textId="284CD3B0" w:rsidR="006D235B" w:rsidRPr="00984677" w:rsidRDefault="0009627D" w:rsidP="006D235B">
            <w:pPr>
              <w:pStyle w:val="NormalWeb"/>
              <w:spacing w:before="0" w:beforeAutospacing="0" w:after="0" w:afterAutospacing="0"/>
              <w:ind w:right="119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RE</w:t>
            </w:r>
            <w:r w:rsidR="006D235B" w:rsidRPr="00984677">
              <w:rPr>
                <w:rFonts w:ascii="Arial" w:hAnsi="Arial" w:cs="Arial"/>
              </w:rPr>
              <w:t>-</w:t>
            </w:r>
            <w:r w:rsidRPr="00984677">
              <w:rPr>
                <w:rFonts w:ascii="Arial" w:hAnsi="Arial" w:cs="Arial"/>
              </w:rPr>
              <w:t>DsRED</w:t>
            </w:r>
          </w:p>
          <w:p w14:paraId="2B3C3F71" w14:textId="5F79F9EE" w:rsidR="002065E5" w:rsidRPr="00984677" w:rsidRDefault="002065E5" w:rsidP="006D235B">
            <w:pPr>
              <w:pStyle w:val="NormalWeb"/>
              <w:spacing w:before="0" w:beforeAutospacing="0" w:after="0" w:afterAutospacing="0"/>
              <w:ind w:right="119"/>
              <w:rPr>
                <w:rFonts w:ascii="Arial" w:hAnsi="Arial" w:cs="Arial"/>
              </w:rPr>
            </w:pP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5AAD9D" w14:textId="0D4E4868" w:rsidR="002065E5" w:rsidRPr="00984677" w:rsidRDefault="002065E5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CS</w:t>
            </w:r>
          </w:p>
        </w:tc>
        <w:tc>
          <w:tcPr>
            <w:tcW w:w="2268" w:type="dxa"/>
            <w:shd w:val="clear" w:color="auto" w:fill="FFFFFF" w:themeFill="background1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25366D" w14:textId="4B60EEE7" w:rsidR="0009627D" w:rsidRPr="00984677" w:rsidRDefault="0009627D" w:rsidP="002065E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59012</w:t>
            </w:r>
          </w:p>
          <w:p w14:paraId="60B9FC71" w14:textId="432D5C67" w:rsidR="0009627D" w:rsidRPr="00984677" w:rsidRDefault="0009627D" w:rsidP="002065E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LYB:</w:t>
            </w: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FBti0147635</w:t>
            </w:r>
          </w:p>
          <w:p w14:paraId="4EC33886" w14:textId="7126EBCE" w:rsidR="002065E5" w:rsidRPr="00984677" w:rsidRDefault="0009627D" w:rsidP="002065E5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RRID:BDSC_59012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25C5A60" w14:textId="3FFD5757" w:rsidR="002065E5" w:rsidRPr="00984677" w:rsidRDefault="002065E5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ift from Yun Fan; JNK signalling reporter</w:t>
            </w:r>
          </w:p>
        </w:tc>
      </w:tr>
      <w:tr w:rsidR="00984677" w:rsidRPr="00984677" w14:paraId="7EFA1E5A" w14:textId="77777777" w:rsidTr="00E56EA4">
        <w:trPr>
          <w:trHeight w:val="25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E3790CE" w14:textId="5284C65E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BAF3D8" w14:textId="20FE09D6" w:rsidR="00F968F4" w:rsidRPr="00984677" w:rsidRDefault="00F968F4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 Flybow</w:t>
            </w:r>
            <w:r w:rsidR="00A90588" w:rsidRPr="00984677">
              <w:rPr>
                <w:rFonts w:ascii="Arial" w:hAnsi="Arial" w:cs="Arial"/>
              </w:rPr>
              <w:t xml:space="preserve"> 1.1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298A79" w14:textId="31E669A6" w:rsidR="00F968F4" w:rsidRPr="00984677" w:rsidRDefault="00F968F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F86BA7" w14:textId="009FB9A6" w:rsidR="00F968F4" w:rsidRPr="00984677" w:rsidRDefault="00F968F4" w:rsidP="001A3C9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 35537        FLYB: FBst0035537</w:t>
            </w:r>
          </w:p>
          <w:p w14:paraId="0BB2181B" w14:textId="0BDCB42A" w:rsidR="00F968F4" w:rsidRPr="00984677" w:rsidRDefault="00F968F4" w:rsidP="001A3C9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35537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D31A99F" w14:textId="77777777" w:rsidR="00A90588" w:rsidRPr="00984677" w:rsidRDefault="00A90588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Gift from </w:t>
            </w:r>
          </w:p>
          <w:p w14:paraId="4A53769C" w14:textId="3CEA2246" w:rsidR="00F968F4" w:rsidRPr="00984677" w:rsidRDefault="00A90588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. Salecker</w:t>
            </w:r>
          </w:p>
        </w:tc>
      </w:tr>
      <w:tr w:rsidR="00984677" w:rsidRPr="00984677" w14:paraId="0A590F77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172A37" w14:textId="4ABAF823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BB3E79" w14:textId="5B4F3242" w:rsidR="00F968F4" w:rsidRPr="00984677" w:rsidRDefault="0009627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  <w:highlight w:val="yellow"/>
              </w:rPr>
            </w:pPr>
            <w:r w:rsidRPr="00984677">
              <w:rPr>
                <w:rFonts w:ascii="Arial" w:hAnsi="Arial" w:cs="Arial"/>
              </w:rPr>
              <w:t>10x</w:t>
            </w:r>
            <w:r w:rsidR="00F968F4" w:rsidRPr="00984677">
              <w:rPr>
                <w:rFonts w:ascii="Arial" w:hAnsi="Arial" w:cs="Arial"/>
              </w:rPr>
              <w:t>UAS-</w:t>
            </w:r>
            <w:r w:rsidRPr="00984677">
              <w:rPr>
                <w:rFonts w:ascii="Arial" w:hAnsi="Arial" w:cs="Arial"/>
              </w:rPr>
              <w:t>myr-</w:t>
            </w:r>
            <w:r w:rsidR="00F968F4" w:rsidRPr="00984677">
              <w:rPr>
                <w:rFonts w:ascii="Arial" w:hAnsi="Arial" w:cs="Arial"/>
              </w:rPr>
              <w:t>td-Tomato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586E29" w14:textId="183CC84C" w:rsidR="00F968F4" w:rsidRPr="00984677" w:rsidRDefault="002F4394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ift from B. Pfeiff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8722AB" w14:textId="77777777" w:rsidR="00F968F4" w:rsidRPr="00984677" w:rsidRDefault="00F968F4" w:rsidP="001A3C9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49B2B1" w14:textId="1A9D1BB6" w:rsidR="00F968F4" w:rsidRPr="00984677" w:rsidRDefault="00F968F4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258C29BC" w14:textId="77777777" w:rsidTr="00E56EA4">
        <w:trPr>
          <w:trHeight w:val="26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0056A10" w14:textId="01CE3774" w:rsidR="00F968F4" w:rsidRPr="00984677" w:rsidRDefault="002659B1" w:rsidP="00992E9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C2CC12" w14:textId="1AB581E4" w:rsidR="00F968F4" w:rsidRPr="00984677" w:rsidRDefault="00F968F4" w:rsidP="00E74B8C">
            <w:pPr>
              <w:pStyle w:val="NormalWeb"/>
              <w:spacing w:before="0" w:after="0"/>
              <w:ind w:right="120"/>
              <w:rPr>
                <w:rFonts w:ascii="Arial" w:hAnsi="Arial" w:cs="Arial"/>
                <w:highlight w:val="yellow"/>
              </w:rPr>
            </w:pPr>
            <w:r w:rsidRPr="00984677">
              <w:rPr>
                <w:rFonts w:ascii="Arial" w:hAnsi="Arial" w:cs="Arial"/>
              </w:rPr>
              <w:t>UAS-his</w:t>
            </w:r>
            <w:r w:rsidR="00FC27AD" w:rsidRPr="00984677">
              <w:rPr>
                <w:rFonts w:ascii="Arial" w:hAnsi="Arial" w:cs="Arial"/>
              </w:rPr>
              <w:t>tone-</w:t>
            </w:r>
            <w:r w:rsidRPr="00984677">
              <w:rPr>
                <w:rFonts w:ascii="Arial" w:hAnsi="Arial" w:cs="Arial"/>
              </w:rPr>
              <w:t>YFP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1B8384" w14:textId="02E0E247" w:rsidR="00F968F4" w:rsidRPr="00984677" w:rsidRDefault="0009627D" w:rsidP="00992E93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Hidalgo</w:t>
            </w:r>
            <w:r w:rsidR="00E74B8C" w:rsidRPr="00984677">
              <w:rPr>
                <w:rFonts w:ascii="Arial" w:hAnsi="Arial" w:cs="Arial"/>
              </w:rPr>
              <w:t xml:space="preserve"> </w:t>
            </w:r>
            <w:r w:rsidRPr="00984677">
              <w:rPr>
                <w:rFonts w:ascii="Arial" w:hAnsi="Arial" w:cs="Arial"/>
              </w:rPr>
              <w:t>Lab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91228A" w14:textId="77777777" w:rsidR="00F968F4" w:rsidRPr="00984677" w:rsidRDefault="00F968F4" w:rsidP="001A3C9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E6DBD5" w14:textId="53865701" w:rsidR="00F968F4" w:rsidRPr="00984677" w:rsidRDefault="00E74B8C" w:rsidP="00992E9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orero, Kato &amp; Hidalgo (2012) J Microscopy 246, 202-12</w:t>
            </w:r>
            <w:r w:rsidR="0009627D" w:rsidRPr="00984677">
              <w:rPr>
                <w:rFonts w:ascii="Arial" w:hAnsi="Arial" w:cs="Arial"/>
              </w:rPr>
              <w:t xml:space="preserve"> </w:t>
            </w:r>
          </w:p>
        </w:tc>
      </w:tr>
      <w:tr w:rsidR="00984677" w:rsidRPr="00984677" w14:paraId="43BFDEF5" w14:textId="77777777" w:rsidTr="00E56EA4">
        <w:trPr>
          <w:trHeight w:val="17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BD6DAF" w14:textId="5F31FD5C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259976" w14:textId="486D6B06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  <w:highlight w:val="yellow"/>
              </w:rPr>
            </w:pPr>
            <w:r w:rsidRPr="00984677">
              <w:rPr>
                <w:rFonts w:ascii="Arial" w:hAnsi="Arial" w:cs="Arial"/>
              </w:rPr>
              <w:t>UAS Toll-2</w:t>
            </w:r>
            <w:r w:rsidRPr="00984677">
              <w:rPr>
                <w:rFonts w:ascii="Arial" w:hAnsi="Arial" w:cs="Arial"/>
                <w:vertAlign w:val="superscript"/>
              </w:rPr>
              <w:t>EP</w:t>
            </w:r>
            <w:r w:rsidR="0074491B" w:rsidRPr="00984677">
              <w:rPr>
                <w:rFonts w:ascii="Arial" w:hAnsi="Arial" w:cs="Arial"/>
                <w:vertAlign w:val="superscript"/>
              </w:rPr>
              <w:t>-</w:t>
            </w:r>
            <w:r w:rsidRPr="00984677">
              <w:rPr>
                <w:rFonts w:ascii="Arial" w:hAnsi="Arial" w:cs="Arial"/>
                <w:vertAlign w:val="superscript"/>
              </w:rPr>
              <w:t>709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7CF0E6" w14:textId="70C8863E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CD9AFF" w14:textId="77777777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BDSC: 43442 </w:t>
            </w:r>
          </w:p>
          <w:p w14:paraId="726131A6" w14:textId="4E7C8380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FBti0101281</w:t>
            </w:r>
          </w:p>
          <w:p w14:paraId="7C3287C2" w14:textId="6FA6A075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RRID:BDSC_43442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98F265F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2C6D0927" w14:textId="77777777" w:rsidTr="00E56EA4">
        <w:trPr>
          <w:trHeight w:val="25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996E63F" w14:textId="1BD19050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0BE671" w14:textId="796F40A5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TrpA1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943194" w14:textId="645EE1D6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C764C1" w14:textId="23157B57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26263 FLYB: FBst0026263</w:t>
            </w:r>
          </w:p>
          <w:p w14:paraId="7C3EBAE7" w14:textId="4E988750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26263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951C58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07E87780" w14:textId="77777777" w:rsidTr="00E56EA4">
        <w:trPr>
          <w:trHeight w:val="20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0F8462" w14:textId="519A0808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C5671FB" w14:textId="3ECDD883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 Toll-2</w:t>
            </w:r>
            <w:r w:rsidRPr="00984677">
              <w:rPr>
                <w:rFonts w:ascii="Arial" w:hAnsi="Arial" w:cs="Arial"/>
                <w:vertAlign w:val="superscript"/>
              </w:rPr>
              <w:t>attP2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B5F5D82" w14:textId="3E24A98D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932E53" w14:textId="2A33D598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Toll-2 CDS: FBpp0085620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D6507C8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7377EB28" w14:textId="77777777" w:rsidTr="00E56EA4">
        <w:trPr>
          <w:trHeight w:val="22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703D7F" w14:textId="1D32F2E0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FF403C7" w14:textId="28D88D24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 Wek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41F6E8" w14:textId="72FC38D2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lyORF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AA07CF" w14:textId="4044CB30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lyORF:F000070 FLYB:FBst0501584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FA6EC3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418090F2" w14:textId="77777777" w:rsidTr="00E56EA4">
        <w:trPr>
          <w:trHeight w:val="20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8B216EB" w14:textId="469C384B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lastRenderedPageBreak/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262FE1" w14:textId="7EFF3BAC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 Rbf</w:t>
            </w:r>
            <w:r w:rsidRPr="00984677">
              <w:rPr>
                <w:rFonts w:ascii="Arial" w:hAnsi="Arial" w:cs="Arial"/>
                <w:vertAlign w:val="superscript"/>
              </w:rPr>
              <w:t>280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07A3FA" w14:textId="282E761E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893F7FF" w14:textId="08D4BBE4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50748 FLYB:FBti0152614</w:t>
            </w:r>
          </w:p>
          <w:p w14:paraId="7F2A9478" w14:textId="711E36AA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5074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F8EB9F4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75A7847A" w14:textId="77777777" w:rsidTr="00E56EA4">
        <w:trPr>
          <w:trHeight w:val="22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A7638D" w14:textId="72286292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A2BEE3" w14:textId="4BDD6145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 p35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81D9D0" w14:textId="62B41521" w:rsidR="00FC27AD" w:rsidRPr="00984677" w:rsidRDefault="006D235B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Hidalgo Lab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8DE81D" w14:textId="6A7D9F19" w:rsidR="00FC27AD" w:rsidRPr="00984677" w:rsidRDefault="006D235B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gn0014459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B0E7B92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72986CBD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88DE5C" w14:textId="125A6644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9C7710C" w14:textId="717EF817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Dp110CAAX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48BC7D" w14:textId="6478E566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82E551" w14:textId="6726B0B9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25908 FBst0025908</w:t>
            </w:r>
          </w:p>
          <w:p w14:paraId="2873ED2A" w14:textId="4F295774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2590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5E315D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4B52161C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A53E07" w14:textId="3111EF7C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493D2E" w14:textId="3BD18D83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Toll-1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BCCEBF" w14:textId="6ADABDD9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9153C9" w14:textId="77777777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31044 FBti0130909</w:t>
            </w:r>
          </w:p>
          <w:p w14:paraId="395468B4" w14:textId="1348366A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31044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64189D8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017F3131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4F7044" w14:textId="181D250B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B92ADF5" w14:textId="6A7B71D0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Toll-1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5284DE5" w14:textId="18AE5C29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1D77563" w14:textId="77777777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31477 FBti0130724</w:t>
            </w:r>
          </w:p>
          <w:p w14:paraId="66412561" w14:textId="31BF2A49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31477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43D63F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4760429A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DC78A8" w14:textId="3122C4EE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0DAD41" w14:textId="01BDF822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Toll-2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BC89DA" w14:textId="655D8D8D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F7B5315" w14:textId="77777777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30498 FBti0128524</w:t>
            </w:r>
          </w:p>
          <w:p w14:paraId="540157F8" w14:textId="45EC0439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3049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298B4E3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23AA1DB5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F1E2A1" w14:textId="1DE99F34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A90233D" w14:textId="613F743E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Toll-2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A4B274" w14:textId="67DA5DB6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VDR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75ED712" w14:textId="7884F77F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VDRC:36305 FBst0471685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6D9997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509EEE9A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B603FE9" w14:textId="2FF8C57C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680BB7D" w14:textId="01A0B385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Toll-2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A58F56" w14:textId="0D13A712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VDR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D562736" w14:textId="0C4B2B05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VDRC: 44386</w:t>
            </w:r>
          </w:p>
          <w:p w14:paraId="3178C9C8" w14:textId="620BE38C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FBst0465553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1E1DB19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1C8235B5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50EDF9" w14:textId="75BCEE93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C64B9D" w14:textId="1FEC091E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Toll-6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4F9DEE" w14:textId="3B2E5FCF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9869E88" w14:textId="77777777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BDSC: 56048 FBst0056048</w:t>
            </w:r>
          </w:p>
          <w:p w14:paraId="296A6969" w14:textId="3FECBFC0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RRID:BDSC_5604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25AB297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65A90055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1E0BFA" w14:textId="6C197702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BE39A2" w14:textId="13E9332C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Toll-6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B5BE16" w14:textId="27760FF7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VDR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4A41B5" w14:textId="26086641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VDRC:928 FBst0471444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1C7B64B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3B1ECC8E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239CEF9" w14:textId="27F78070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C614C1" w14:textId="045303DA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Toll-7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16F1F9" w14:textId="60E9AEB7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Fly Stocks of National Institute of Genetics (NIG-FLY)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B4DD0B2" w14:textId="6FFF664A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NIG-FLY:8595R-2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4C2471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4161AD24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1838D7" w14:textId="5D071424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genetic reagent (D. </w:t>
            </w:r>
            <w:r w:rsidRPr="00984677">
              <w:rPr>
                <w:rFonts w:ascii="Arial" w:hAnsi="Arial" w:cs="Arial"/>
              </w:rPr>
              <w:lastRenderedPageBreak/>
              <w:t>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4966DF" w14:textId="37E68F4B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lastRenderedPageBreak/>
              <w:t>UAS-Toll-7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EFC5FE3" w14:textId="56449455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NIG-FLY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F7705D" w14:textId="0B779821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NIG-FLY:8595R-3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9E8504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1DF4F914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9E9221C" w14:textId="739C7F8B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CE5BE6" w14:textId="45F1236E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Toll-8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A84438" w14:textId="7E33B8B0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9C1453F" w14:textId="77777777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 xml:space="preserve">BDSC: 28519 </w:t>
            </w:r>
            <w:r w:rsidRPr="00984677">
              <w:rPr>
                <w:rFonts w:ascii="Arial" w:hAnsi="Arial" w:cs="Arial"/>
                <w:sz w:val="20"/>
                <w:szCs w:val="20"/>
                <w:shd w:val="clear" w:color="auto" w:fill="F7F7F9"/>
              </w:rPr>
              <w:t>FBst0028519</w:t>
            </w:r>
          </w:p>
          <w:p w14:paraId="244E04FE" w14:textId="0D0C5CF9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RRID:BDSC_28519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22466F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09166EE1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5B1FBB" w14:textId="55D5E8DD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DDD46CF" w14:textId="733ADCBF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Toll-8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F27966" w14:textId="294994BD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VDR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27FDD1" w14:textId="2E137728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VDRC: 2709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2412ADF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64FDD915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B8D9D51" w14:textId="5D62BD78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2D9267C" w14:textId="65408889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MyD88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A638D7" w14:textId="043D6E7D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VDR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DF691F" w14:textId="29695AE1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 xml:space="preserve">VDRC:25399 </w:t>
            </w:r>
            <w:r w:rsidRPr="00984677">
              <w:rPr>
                <w:rFonts w:ascii="Arial" w:hAnsi="Arial" w:cs="Arial"/>
                <w:sz w:val="20"/>
                <w:szCs w:val="20"/>
                <w:shd w:val="clear" w:color="auto" w:fill="F7F7F9"/>
              </w:rPr>
              <w:t>FBst0455867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3D09C02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41879B08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BAF104" w14:textId="300B84F4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BCE47E" w14:textId="547398B8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MyD88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9969EE6" w14:textId="71B6A342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VDR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25AB153" w14:textId="7B942156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 xml:space="preserve">VDRC:25402 </w:t>
            </w:r>
            <w:r w:rsidRPr="00984677">
              <w:rPr>
                <w:rFonts w:ascii="Arial" w:hAnsi="Arial" w:cs="Arial"/>
                <w:sz w:val="20"/>
                <w:szCs w:val="20"/>
                <w:shd w:val="clear" w:color="auto" w:fill="F7F7F9"/>
              </w:rPr>
              <w:t>FBst045586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5199D6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25662523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8253A2" w14:textId="44F84EBF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3CF3F27" w14:textId="66ABFC3B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JNK-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B671B8" w14:textId="787CD070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VDR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355C50" w14:textId="7D17FD57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VDRC:34138</w:t>
            </w: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FBst0460476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42332F2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594AC580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92D021A" w14:textId="04F1C185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B66402" w14:textId="5B2A3F99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cactus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275BEC" w14:textId="4DAA5F7A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E7144C4" w14:textId="77777777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BDSC:</w:t>
            </w:r>
            <w:r w:rsidRPr="00984677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34775 FBst0034775</w:t>
            </w:r>
          </w:p>
          <w:p w14:paraId="2EFE333E" w14:textId="0813504E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RRID:BDSC_34775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00A870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196258D8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479D7F" w14:textId="4999AD69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A71E2A9" w14:textId="52262415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-yorkie-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1138D9" w14:textId="1933F151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1F3F93" w14:textId="77777777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 xml:space="preserve">BDSC:31965 </w:t>
            </w:r>
            <w:r w:rsidRPr="00984677">
              <w:rPr>
                <w:rFonts w:ascii="Arial" w:hAnsi="Arial" w:cs="Arial"/>
                <w:sz w:val="20"/>
                <w:szCs w:val="20"/>
                <w:shd w:val="clear" w:color="auto" w:fill="F7F7F9"/>
              </w:rPr>
              <w:t>FBst0031965</w:t>
            </w:r>
          </w:p>
          <w:p w14:paraId="35BEB34D" w14:textId="56647243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RRID:BDSC_31965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F15BF9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5BD70C4C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A6DEF2" w14:textId="279E616C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C3D609" w14:textId="00DBD225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UAS Wek RNA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1F6F53C" w14:textId="3D49F502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BDSC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C9CE1F" w14:textId="00825E94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7F7F9"/>
              </w:rPr>
              <w:t>BDSC: 35680 FBst0035680</w:t>
            </w:r>
          </w:p>
          <w:p w14:paraId="4A2AA9BB" w14:textId="3584B722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RRID:BDSC_35680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1BE47D8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1054222D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DD95ED" w14:textId="020C42A1" w:rsidR="00FB41DC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CD6BC1" w14:textId="3F20D94A" w:rsidR="00FB41DC" w:rsidRPr="00984677" w:rsidRDefault="00FB41DC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Yki-GFP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ABAFF8" w14:textId="1C9AD56B" w:rsidR="00FB41DC" w:rsidRPr="00984677" w:rsidRDefault="005B2AD3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Gift from </w:t>
            </w:r>
            <w:r w:rsidR="00822BFB" w:rsidRPr="00984677">
              <w:rPr>
                <w:rFonts w:ascii="Arial" w:hAnsi="Arial" w:cs="Arial"/>
              </w:rPr>
              <w:t>Nic Tapon</w:t>
            </w:r>
            <w:r w:rsidR="00C018D6" w:rsidRPr="00984677">
              <w:rPr>
                <w:rFonts w:ascii="Arial" w:hAnsi="Arial" w:cs="Arial"/>
              </w:rPr>
              <w:t xml:space="preserve"> &amp; Barry Thompson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98A834E" w14:textId="77777777" w:rsidR="00FB41DC" w:rsidRPr="00984677" w:rsidRDefault="00FB41DC" w:rsidP="00FC27AD">
            <w:pPr>
              <w:rPr>
                <w:rFonts w:ascii="Arial" w:hAnsi="Arial" w:cs="Arial"/>
                <w:sz w:val="20"/>
                <w:szCs w:val="20"/>
                <w:shd w:val="clear" w:color="auto" w:fill="F7F7F9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DC0262" w14:textId="28AFB007" w:rsidR="00FB41DC" w:rsidRPr="00984677" w:rsidRDefault="002F4394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  <w:noProof/>
              </w:rPr>
              <w:t>Fletcher, Diaz-de-la-Loza et al. 2018</w:t>
            </w:r>
            <w:r w:rsidR="0074491B" w:rsidRPr="00984677">
              <w:rPr>
                <w:rFonts w:ascii="Arial" w:hAnsi="Arial" w:cs="Arial"/>
                <w:noProof/>
              </w:rPr>
              <w:t xml:space="preserve"> Development</w:t>
            </w:r>
          </w:p>
        </w:tc>
      </w:tr>
      <w:tr w:rsidR="00984677" w:rsidRPr="00984677" w14:paraId="32BCDCD1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9129B3" w14:textId="2B64DE86" w:rsidR="00FB41DC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enetic reagent (D. melanogaster)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F9AAD1" w14:textId="4912A182" w:rsidR="00FB41DC" w:rsidRPr="00984677" w:rsidRDefault="00FB41DC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CNA-GFP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1AF842" w14:textId="3461A260" w:rsidR="00FB41DC" w:rsidRPr="00984677" w:rsidRDefault="00FB41DC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Hidalgo  Lab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B2B7C6" w14:textId="77777777" w:rsidR="00FB41DC" w:rsidRPr="00984677" w:rsidRDefault="00FB41DC" w:rsidP="00FC27AD">
            <w:pPr>
              <w:rPr>
                <w:rFonts w:ascii="Arial" w:hAnsi="Arial" w:cs="Arial"/>
                <w:sz w:val="20"/>
                <w:szCs w:val="20"/>
                <w:shd w:val="clear" w:color="auto" w:fill="F7F7F9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40D875" w14:textId="35F48D1A" w:rsidR="00FB41DC" w:rsidRPr="00984677" w:rsidRDefault="00FB41DC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Kato et al (2011) PLoS Biology 9, e1001133</w:t>
            </w:r>
          </w:p>
        </w:tc>
      </w:tr>
      <w:tr w:rsidR="00984677" w:rsidRPr="00984677" w14:paraId="340E8469" w14:textId="77777777" w:rsidTr="00E56EA4">
        <w:trPr>
          <w:trHeight w:val="28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6E32835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38A4EE5" w14:textId="5D9B884D" w:rsidR="00FC27AD" w:rsidRPr="00984677" w:rsidRDefault="00FC27AD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 Anti-GFP (Rabbit polyclonal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C0198A3" w14:textId="32C8D62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Molecular Probe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E655319" w14:textId="77777777" w:rsidR="00FC27AD" w:rsidRPr="00C30A53" w:rsidRDefault="00FC27AD" w:rsidP="00FC27A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C30A53">
              <w:rPr>
                <w:rFonts w:ascii="Arial" w:hAnsi="Arial" w:cs="Arial"/>
                <w:sz w:val="20"/>
                <w:szCs w:val="20"/>
              </w:rPr>
              <w:t> Cat#</w:t>
            </w:r>
            <w:r w:rsidRPr="00C30A5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A-11122</w:t>
            </w:r>
          </w:p>
          <w:p w14:paraId="044958FF" w14:textId="111A99F7" w:rsidR="00984677" w:rsidRPr="00C30A53" w:rsidRDefault="00984677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C30A53">
              <w:rPr>
                <w:rFonts w:ascii="Arial" w:hAnsi="Arial" w:cs="Arial"/>
                <w:bCs/>
                <w:sz w:val="20"/>
                <w:szCs w:val="20"/>
                <w:shd w:val="clear" w:color="auto" w:fill="FFFFFF"/>
              </w:rPr>
              <w:t>RRID:AB_221569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CE7CF75" w14:textId="6C0EC730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IF (1:250) </w:t>
            </w:r>
          </w:p>
        </w:tc>
      </w:tr>
      <w:tr w:rsidR="00984677" w:rsidRPr="00984677" w14:paraId="77EF429D" w14:textId="77777777" w:rsidTr="00E56EA4">
        <w:trPr>
          <w:trHeight w:val="40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605B130" w14:textId="22F6EE89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6B41CC" w14:textId="10D4AEA9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DsRed (Rabbit monoclonal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4C81442" w14:textId="19DF9AC8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Clontek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ABE3092" w14:textId="51787DDF" w:rsidR="00FC27AD" w:rsidRPr="00C30A53" w:rsidRDefault="00C30A53" w:rsidP="00C30A53">
            <w:pPr>
              <w:rPr>
                <w:rFonts w:ascii="Arial" w:hAnsi="Arial" w:cs="Arial"/>
                <w:sz w:val="20"/>
                <w:szCs w:val="20"/>
              </w:rPr>
            </w:pPr>
            <w:r w:rsidRPr="00C30A53">
              <w:rPr>
                <w:rFonts w:ascii="Arial" w:hAnsi="Arial" w:cs="Arial"/>
                <w:bCs/>
                <w:sz w:val="20"/>
                <w:szCs w:val="20"/>
                <w:shd w:val="clear" w:color="auto" w:fill="FFFFFF"/>
              </w:rPr>
              <w:t>Takara Bio Cat# 632496, RRID:AB_10013483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5A2FFA" w14:textId="30D86313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100)</w:t>
            </w:r>
          </w:p>
        </w:tc>
      </w:tr>
      <w:tr w:rsidR="00984677" w:rsidRPr="00984677" w14:paraId="54A413E7" w14:textId="77777777" w:rsidTr="00E56EA4">
        <w:trPr>
          <w:trHeight w:val="37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DC9000" w14:textId="7629BF54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lastRenderedPageBreak/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8D1B28" w14:textId="4B4A1ED3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Toll-1 (Goat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2578820" w14:textId="2DCDCD4F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anta Cruz Biotechnology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0E0F1C" w14:textId="77777777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669D0F" w14:textId="1D09F2F2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10)</w:t>
            </w:r>
          </w:p>
        </w:tc>
      </w:tr>
      <w:tr w:rsidR="00984677" w:rsidRPr="00984677" w14:paraId="183A61E9" w14:textId="77777777" w:rsidTr="00E56EA4">
        <w:trPr>
          <w:trHeight w:val="33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02DD98" w14:textId="3A9DF73F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8FBB1CA" w14:textId="65E40167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FoXO (Rabbit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F200243" w14:textId="77777777" w:rsidR="006D235B" w:rsidRPr="00984677" w:rsidRDefault="006D235B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 xml:space="preserve">Gift from </w:t>
            </w:r>
          </w:p>
          <w:p w14:paraId="3AE0543F" w14:textId="3B7F6C08" w:rsidR="00FC27AD" w:rsidRPr="00984677" w:rsidRDefault="006D235B" w:rsidP="006D235B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 xml:space="preserve">P. </w:t>
            </w:r>
            <w:r w:rsidR="00FC27AD" w:rsidRPr="00984677">
              <w:rPr>
                <w:rFonts w:ascii="Arial" w:hAnsi="Arial" w:cs="Arial"/>
                <w:sz w:val="20"/>
                <w:szCs w:val="20"/>
              </w:rPr>
              <w:t>Léopold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0CCF99" w14:textId="77777777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584F1BB" w14:textId="682D1CC1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500)</w:t>
            </w:r>
          </w:p>
        </w:tc>
      </w:tr>
      <w:tr w:rsidR="00984677" w:rsidRPr="00984677" w14:paraId="33BD121D" w14:textId="77777777" w:rsidTr="00E56EA4">
        <w:trPr>
          <w:trHeight w:val="33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4551AEB" w14:textId="5922FDC8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F66949" w14:textId="276F522D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Dpn (Guinea pig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C0D4D62" w14:textId="77777777" w:rsidR="006D235B" w:rsidRPr="00984677" w:rsidRDefault="006D235B" w:rsidP="006D235B">
            <w:pPr>
              <w:pStyle w:val="NormalWeb"/>
              <w:spacing w:before="0" w:beforeAutospacing="0" w:after="0" w:afterAutospacing="0"/>
              <w:ind w:left="119" w:right="119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Gift from </w:t>
            </w:r>
          </w:p>
          <w:p w14:paraId="3B31ED09" w14:textId="46889A74" w:rsidR="00FC27AD" w:rsidRPr="00984677" w:rsidRDefault="006D235B" w:rsidP="006D235B">
            <w:pPr>
              <w:pStyle w:val="NormalWeb"/>
              <w:spacing w:before="0" w:beforeAutospacing="0" w:after="0" w:afterAutospacing="0"/>
              <w:ind w:left="119" w:right="119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J. </w:t>
            </w:r>
            <w:r w:rsidR="00FC27AD" w:rsidRPr="00984677">
              <w:rPr>
                <w:rFonts w:ascii="Arial" w:hAnsi="Arial" w:cs="Arial"/>
              </w:rPr>
              <w:t xml:space="preserve">Jan 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5F521B" w14:textId="77777777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DD9580" w14:textId="0C91D8D6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1000)</w:t>
            </w:r>
          </w:p>
        </w:tc>
      </w:tr>
      <w:tr w:rsidR="00984677" w:rsidRPr="00984677" w14:paraId="759058A0" w14:textId="77777777" w:rsidTr="00E56EA4">
        <w:trPr>
          <w:trHeight w:val="33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25D6B9" w14:textId="2E6ECFF4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AB33AC" w14:textId="7AD404AB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Miranda (Rat monoclonal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8EA3DBB" w14:textId="591240BF" w:rsidR="00FC27AD" w:rsidRPr="00984677" w:rsidRDefault="00FC27AD" w:rsidP="006D235B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bcam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6591EA" w14:textId="596620CD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Cat# ab197788</w:t>
            </w:r>
          </w:p>
          <w:p w14:paraId="1D4EE64F" w14:textId="77777777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6E62117" w14:textId="415B9D79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10)</w:t>
            </w:r>
          </w:p>
        </w:tc>
      </w:tr>
      <w:tr w:rsidR="00984677" w:rsidRPr="00984677" w14:paraId="0454D229" w14:textId="77777777" w:rsidTr="00E56EA4">
        <w:trPr>
          <w:trHeight w:val="33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B168839" w14:textId="6C2C8580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74C5BA" w14:textId="728C0258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Repo (Mouse monoclonal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CD2544C" w14:textId="04E720B8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Developmental Studies Hybridoma Bank (DSHB)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B5EAEE" w14:textId="18466AFE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Cat# 8D12      RRID:</w:t>
            </w:r>
            <w:r w:rsidRPr="00984677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AB_528448</w:t>
            </w: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 </w:t>
            </w:r>
          </w:p>
          <w:p w14:paraId="2BF8DEBF" w14:textId="1E0281CF" w:rsidR="00FC27AD" w:rsidRPr="00984677" w:rsidRDefault="00FC27AD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861809" w14:textId="0D5CC484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10)</w:t>
            </w:r>
          </w:p>
        </w:tc>
      </w:tr>
      <w:tr w:rsidR="00984677" w:rsidRPr="00984677" w14:paraId="15891F93" w14:textId="77777777" w:rsidTr="00E56EA4">
        <w:trPr>
          <w:trHeight w:val="33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F25C156" w14:textId="030A72BE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676FBF2" w14:textId="42B3E0E4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Elav (Rat monoclonal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DAC6EEB" w14:textId="19FB8879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DSHB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E74755" w14:textId="77777777" w:rsidR="00FC27AD" w:rsidRPr="00984677" w:rsidRDefault="00FC27AD" w:rsidP="00FC27AD">
            <w:pPr>
              <w:pStyle w:val="Heading1"/>
              <w:spacing w:before="0" w:beforeAutospacing="0" w:after="0" w:afterAutospacing="0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984677">
              <w:rPr>
                <w:rFonts w:ascii="Arial" w:hAnsi="Arial" w:cs="Arial"/>
                <w:b w:val="0"/>
                <w:bCs w:val="0"/>
                <w:sz w:val="20"/>
                <w:szCs w:val="20"/>
              </w:rPr>
              <w:t>Cat# 7E8A10</w:t>
            </w:r>
          </w:p>
          <w:p w14:paraId="5B281ED0" w14:textId="7877F44B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 xml:space="preserve">RRID: </w:t>
            </w:r>
            <w:r w:rsidRPr="00984677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AB_528218</w:t>
            </w: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 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32EBB4" w14:textId="2C486847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250)</w:t>
            </w:r>
          </w:p>
        </w:tc>
      </w:tr>
      <w:tr w:rsidR="00984677" w:rsidRPr="00984677" w14:paraId="71F97738" w14:textId="77777777" w:rsidTr="00E56EA4">
        <w:trPr>
          <w:trHeight w:val="33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4B3A1D" w14:textId="42E0A470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014B45" w14:textId="0C70C0A3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Rabbit 488 (Donkey polyclonal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B15CB9" w14:textId="5465F081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Alexa Fluo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3F0A10" w14:textId="1CCD554D" w:rsidR="00FC27AD" w:rsidRPr="004D4247" w:rsidRDefault="00FA036E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4D4247">
              <w:rPr>
                <w:rFonts w:ascii="Arial" w:hAnsi="Arial" w:cs="Arial"/>
                <w:bCs/>
                <w:sz w:val="20"/>
                <w:szCs w:val="20"/>
                <w:shd w:val="clear" w:color="auto" w:fill="FFFFFF"/>
              </w:rPr>
              <w:t>Molecular Probes Cat# A-21206, RRID:AB_14170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D71CE05" w14:textId="4FAC05D1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250)</w:t>
            </w:r>
          </w:p>
        </w:tc>
      </w:tr>
      <w:tr w:rsidR="00984677" w:rsidRPr="00984677" w14:paraId="51488330" w14:textId="77777777" w:rsidTr="00E56EA4">
        <w:trPr>
          <w:trHeight w:val="33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C230FC" w14:textId="3F11261F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8DE0B4A" w14:textId="0DE09F5B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Rabbit 546 (Goat polyclonal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963E442" w14:textId="407823F4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Alexa Fluo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3891AA" w14:textId="3DB73EB1" w:rsidR="00FC27AD" w:rsidRPr="004D4247" w:rsidRDefault="00FA036E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4D4247">
              <w:rPr>
                <w:rFonts w:ascii="Arial" w:hAnsi="Arial" w:cs="Arial"/>
                <w:bCs/>
                <w:sz w:val="20"/>
                <w:szCs w:val="20"/>
                <w:shd w:val="clear" w:color="auto" w:fill="FFFFFF"/>
              </w:rPr>
              <w:t>Molecular Probes Cat# A-11030, RRID:AB_144695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3910DB" w14:textId="113C0AC5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250)</w:t>
            </w:r>
          </w:p>
        </w:tc>
      </w:tr>
      <w:tr w:rsidR="00984677" w:rsidRPr="00984677" w14:paraId="56DBE72D" w14:textId="77777777" w:rsidTr="00E56EA4">
        <w:trPr>
          <w:trHeight w:val="33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480F98D" w14:textId="0FF03E0B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F24F66" w14:textId="4EAC4867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Guinea Pig 633 (Goat polyclonal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4DC9FDF" w14:textId="13DE39F2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Alexa Fluo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EE011C" w14:textId="2B9F8096" w:rsidR="00FC27AD" w:rsidRPr="004D4247" w:rsidRDefault="00FA036E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4D4247">
              <w:rPr>
                <w:rFonts w:ascii="Arial" w:hAnsi="Arial" w:cs="Arial"/>
                <w:bCs/>
                <w:sz w:val="20"/>
                <w:szCs w:val="20"/>
                <w:shd w:val="clear" w:color="auto" w:fill="FFFFFF"/>
              </w:rPr>
              <w:t>Innovative Research Cat# A21105, RRID:AB_1500611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AD6A82" w14:textId="1811C8F2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250)</w:t>
            </w:r>
          </w:p>
        </w:tc>
      </w:tr>
      <w:tr w:rsidR="00984677" w:rsidRPr="00984677" w14:paraId="5FB5B842" w14:textId="77777777" w:rsidTr="00E56EA4">
        <w:trPr>
          <w:trHeight w:val="33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BF5D71" w14:textId="0E88EA1D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707964" w14:textId="7612DFEE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Rat 647 (Goat polyclonal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5EDB3C9" w14:textId="3FFB67C6" w:rsidR="00FC27AD" w:rsidRPr="00984677" w:rsidRDefault="00FC27AD" w:rsidP="00FC27A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Alexa Fluo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B172AA5" w14:textId="5DFC08FF" w:rsidR="00FC27AD" w:rsidRPr="004D4247" w:rsidRDefault="00FA036E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4D4247">
              <w:rPr>
                <w:rFonts w:ascii="Arial" w:hAnsi="Arial" w:cs="Arial"/>
                <w:bCs/>
                <w:sz w:val="20"/>
                <w:szCs w:val="20"/>
                <w:shd w:val="clear" w:color="auto" w:fill="FFFFFF"/>
              </w:rPr>
              <w:t>Molecular Probes Cat# A-21247, RRID:AB_141778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CBCE4B" w14:textId="232A52C0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250)</w:t>
            </w:r>
          </w:p>
        </w:tc>
      </w:tr>
      <w:tr w:rsidR="00984677" w:rsidRPr="00984677" w14:paraId="142854A3" w14:textId="77777777" w:rsidTr="00E56EA4">
        <w:trPr>
          <w:trHeight w:val="29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9A190E9" w14:textId="358A2444" w:rsidR="00FC27AD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body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41025B" w14:textId="1543AB48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nti-Mouse 647 (Goat polyclonal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040A05" w14:textId="7D4419A1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  <w:shd w:val="clear" w:color="auto" w:fill="FFFFFF"/>
              </w:rPr>
              <w:t>Alexa Fluo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0114B1" w14:textId="3AD3E290" w:rsidR="00FC27AD" w:rsidRPr="004D4247" w:rsidRDefault="00FA036E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4D4247">
              <w:rPr>
                <w:rFonts w:ascii="Arial" w:hAnsi="Arial" w:cs="Arial"/>
                <w:bCs/>
                <w:sz w:val="20"/>
                <w:szCs w:val="20"/>
                <w:shd w:val="clear" w:color="auto" w:fill="FFFFFF"/>
              </w:rPr>
              <w:t>Molecular Probes Cat# A-21236, RRID:AB_141725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183B0F3" w14:textId="3739374A" w:rsidR="00FC27AD" w:rsidRPr="00984677" w:rsidRDefault="00FC27AD" w:rsidP="00FC27AD">
            <w:pPr>
              <w:pStyle w:val="NormalWeb"/>
              <w:spacing w:before="0" w:after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F (1:250)</w:t>
            </w:r>
          </w:p>
        </w:tc>
      </w:tr>
      <w:tr w:rsidR="00984677" w:rsidRPr="00984677" w14:paraId="28FD7AEF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BFA7FDF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4084BAE" w14:textId="0E9B407A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2</w:t>
            </w:r>
            <w:r w:rsidRPr="00984677">
              <w:rPr>
                <w:rFonts w:ascii="Arial" w:hAnsi="Arial" w:cs="Arial"/>
                <w:vertAlign w:val="superscript"/>
              </w:rPr>
              <w:t>pTV</w:t>
            </w:r>
            <w:r w:rsidRPr="00984677">
              <w:rPr>
                <w:rFonts w:ascii="Arial" w:hAnsi="Arial" w:cs="Arial"/>
              </w:rPr>
              <w:t xml:space="preserve"> (plasmid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D4C187F" w14:textId="0240DF8D" w:rsidR="00FC27AD" w:rsidRPr="00984677" w:rsidRDefault="00FC27AD" w:rsidP="005B2AD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B548226" w14:textId="77777777" w:rsidR="00FC27AD" w:rsidRPr="00984677" w:rsidRDefault="00FC27AD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 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411C69E" w14:textId="444B9394" w:rsidR="00FC27AD" w:rsidRPr="00984677" w:rsidRDefault="00D133E4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e “Molecular Biology” in Materials and Methods</w:t>
            </w:r>
          </w:p>
        </w:tc>
      </w:tr>
      <w:tr w:rsidR="00984677" w:rsidRPr="00984677" w14:paraId="571AF4D7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8A60B6" w14:textId="2C3A2D57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ACF53D" w14:textId="156BAA4D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TV</w:t>
            </w:r>
            <w:r w:rsidRPr="00984677">
              <w:rPr>
                <w:rFonts w:ascii="Arial" w:hAnsi="Arial" w:cs="Arial"/>
                <w:vertAlign w:val="superscript"/>
              </w:rPr>
              <w:t xml:space="preserve">mCherry </w:t>
            </w:r>
            <w:r w:rsidRPr="00984677">
              <w:rPr>
                <w:rFonts w:ascii="Arial" w:hAnsi="Arial" w:cs="Arial"/>
              </w:rPr>
              <w:t>(plasmid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491E2B" w14:textId="6DC5728B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ift from J.P. Vincent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9173EF3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D6B642" w14:textId="7631F7A6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  <w:noProof/>
              </w:rPr>
              <w:t>Baena-Lopez et al. 2013 Development</w:t>
            </w:r>
          </w:p>
        </w:tc>
      </w:tr>
      <w:tr w:rsidR="00984677" w:rsidRPr="00984677" w14:paraId="2D55A387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B4033E" w14:textId="78044BB3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ED50DF" w14:textId="3129E342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U6.3 Toll-2 gRNA (plasmid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442B57" w14:textId="63B9CF12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93F8883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64F69D" w14:textId="22695F65" w:rsidR="002659B1" w:rsidRPr="00984677" w:rsidRDefault="00D133E4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e “Molecular Biology” in Materials and Methods</w:t>
            </w:r>
          </w:p>
        </w:tc>
      </w:tr>
      <w:tr w:rsidR="00984677" w:rsidRPr="00984677" w14:paraId="52998D35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C4D3F26" w14:textId="74A46D71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4431BFF" w14:textId="36250588" w:rsidR="002659B1" w:rsidRPr="00984677" w:rsidRDefault="002659B1" w:rsidP="00FC27AD">
            <w:pPr>
              <w:pStyle w:val="Heading1"/>
              <w:spacing w:before="150" w:beforeAutospacing="0" w:after="150" w:afterAutospacing="0"/>
              <w:textAlignment w:val="center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984677">
              <w:rPr>
                <w:rStyle w:val="material-name"/>
                <w:rFonts w:ascii="Arial" w:hAnsi="Arial" w:cs="Arial"/>
                <w:b w:val="0"/>
                <w:bCs w:val="0"/>
                <w:sz w:val="20"/>
                <w:szCs w:val="20"/>
              </w:rPr>
              <w:t xml:space="preserve">pCFD3-dU6:3gRNA </w:t>
            </w:r>
            <w:r w:rsidRPr="00984677">
              <w:rPr>
                <w:rFonts w:ascii="Arial" w:hAnsi="Arial" w:cs="Arial"/>
                <w:b w:val="0"/>
                <w:bCs w:val="0"/>
                <w:sz w:val="20"/>
                <w:szCs w:val="20"/>
              </w:rPr>
              <w:t>(plasmid)</w:t>
            </w:r>
          </w:p>
          <w:p w14:paraId="7A7C778F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403923A" w14:textId="72E0CE16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ddGen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D223C1" w14:textId="6B0430E5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Addgene Cat# 49410</w:t>
            </w:r>
          </w:p>
          <w:p w14:paraId="680D767D" w14:textId="304D25A9" w:rsidR="002659B1" w:rsidRPr="00984677" w:rsidRDefault="00984677" w:rsidP="00984677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  <w:shd w:val="clear" w:color="auto" w:fill="F9F9F9"/>
              </w:rPr>
              <w:t>RRID:Addgene_49410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8774D2" w14:textId="37317FED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ort et al. 2014</w:t>
            </w:r>
          </w:p>
        </w:tc>
      </w:tr>
      <w:tr w:rsidR="00984677" w:rsidRPr="00984677" w14:paraId="7EF942F3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8FCB3D" w14:textId="1370B931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lastRenderedPageBreak/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B74C970" w14:textId="30E17B98" w:rsidR="002659B1" w:rsidRPr="00984677" w:rsidRDefault="002659B1" w:rsidP="00FC27AD">
            <w:pPr>
              <w:pStyle w:val="Heading1"/>
              <w:spacing w:before="150" w:beforeAutospacing="0" w:after="150" w:afterAutospacing="0"/>
              <w:textAlignment w:val="center"/>
              <w:rPr>
                <w:rStyle w:val="material-name"/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984677">
              <w:rPr>
                <w:rFonts w:ascii="Arial" w:hAnsi="Arial" w:cs="Arial"/>
                <w:b w:val="0"/>
                <w:bCs w:val="0"/>
                <w:sz w:val="20"/>
                <w:szCs w:val="20"/>
              </w:rPr>
              <w:t>pU6.3 Toll-4 gRNA (plasmid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A60A534" w14:textId="3450C7FD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AE9BBA" w14:textId="77777777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98EE42" w14:textId="3F7D7C3C" w:rsidR="002659B1" w:rsidRPr="00984677" w:rsidRDefault="00D133E4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e “Molecular Biology” in Materials and Methods</w:t>
            </w:r>
          </w:p>
        </w:tc>
      </w:tr>
      <w:tr w:rsidR="00984677" w:rsidRPr="00984677" w14:paraId="59416DA5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23786DC" w14:textId="6D85D510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73D5F04" w14:textId="5BE462DA" w:rsidR="002659B1" w:rsidRPr="00984677" w:rsidRDefault="002659B1" w:rsidP="00FC27AD">
            <w:pPr>
              <w:pStyle w:val="Heading1"/>
              <w:spacing w:before="150" w:beforeAutospacing="0" w:after="150" w:afterAutospacing="0"/>
              <w:textAlignment w:val="center"/>
              <w:rPr>
                <w:rStyle w:val="material-name"/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984677">
              <w:rPr>
                <w:rFonts w:ascii="Arial" w:hAnsi="Arial" w:cs="Arial"/>
                <w:b w:val="0"/>
                <w:bCs w:val="0"/>
                <w:sz w:val="20"/>
                <w:szCs w:val="20"/>
              </w:rPr>
              <w:t>pU6.3 Toll-5 gRNA (plasmid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730608" w14:textId="705B7D9B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BB11C3" w14:textId="77777777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6A529CD" w14:textId="4C13DBC5" w:rsidR="002659B1" w:rsidRPr="00984677" w:rsidRDefault="00D133E4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e “Molecular Biology” in Materials and Methods</w:t>
            </w:r>
          </w:p>
        </w:tc>
      </w:tr>
      <w:tr w:rsidR="00984677" w:rsidRPr="00984677" w14:paraId="3F901ED7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E6910B" w14:textId="6CAD5FAA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457196E" w14:textId="73798EEC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ttB2-Gal4 (plasmid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C7760E9" w14:textId="12AE9CC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ddgen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534151C" w14:textId="77777777" w:rsidR="002659B1" w:rsidRPr="00984677" w:rsidRDefault="002659B1" w:rsidP="00A90588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ddgene Cat#62896</w:t>
            </w:r>
          </w:p>
          <w:p w14:paraId="4ACD9D37" w14:textId="4350E5E3" w:rsidR="00984677" w:rsidRPr="00984677" w:rsidRDefault="00984677" w:rsidP="00A90588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  <w:shd w:val="clear" w:color="auto" w:fill="F9F9F9"/>
              </w:rPr>
              <w:t>RRID:Addgene_62896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152743" w14:textId="177AD635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iao et al. 2015</w:t>
            </w:r>
          </w:p>
        </w:tc>
      </w:tr>
      <w:tr w:rsidR="00984677" w:rsidRPr="00984677" w14:paraId="017204BD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EEA2EF8" w14:textId="790E8BBC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18DEE0" w14:textId="04C88513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2A-Gal4 (plasmid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BDAD66" w14:textId="77777777" w:rsidR="002659B1" w:rsidRPr="00984677" w:rsidRDefault="002659B1" w:rsidP="005B2AD3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Addgene </w:t>
            </w:r>
          </w:p>
          <w:p w14:paraId="3A2AF7BD" w14:textId="1119C5EB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A14CCDD" w14:textId="77777777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Addgene </w:t>
            </w:r>
          </w:p>
          <w:p w14:paraId="28A2C4DA" w14:textId="7172BEF6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at# 125211</w:t>
            </w:r>
          </w:p>
          <w:p w14:paraId="1D6EE8A0" w14:textId="7C34FEA9" w:rsidR="002659B1" w:rsidRPr="00984677" w:rsidRDefault="00984677" w:rsidP="00984677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  <w:shd w:val="clear" w:color="auto" w:fill="F9F9F9"/>
              </w:rPr>
              <w:t>RRID:Addgene_125211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DF093B" w14:textId="2D8C640B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2FC86C21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E751EF6" w14:textId="4BBA5ABE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E31A48C" w14:textId="46023A36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4 Gal4 (plasmid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1827F40" w14:textId="5B68F9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658A5C5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1DC6981" w14:textId="30E2E378" w:rsidR="002659B1" w:rsidRPr="00984677" w:rsidRDefault="00D133E4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e “Molecular Biology” in Materials and Methods</w:t>
            </w:r>
          </w:p>
        </w:tc>
      </w:tr>
      <w:tr w:rsidR="00984677" w:rsidRPr="00984677" w14:paraId="710AFE63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D0392C" w14:textId="2636256B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E2E27B9" w14:textId="6FACD5B3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5 Gal4 (plasmid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BB6BCC6" w14:textId="26AEE606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74C63B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E59828" w14:textId="0B3D3057" w:rsidR="002659B1" w:rsidRPr="00984677" w:rsidRDefault="00D133E4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e “Molecular Biology” in Materials and Methods</w:t>
            </w:r>
          </w:p>
        </w:tc>
      </w:tr>
      <w:tr w:rsidR="00984677" w:rsidRPr="00984677" w14:paraId="5535C10D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21505C" w14:textId="4A457DD5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D14A1B9" w14:textId="1360BDF1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UAS-gw-Toll-2 CDS (plasmid)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B8D4147" w14:textId="4D408591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0DF911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18C476" w14:textId="4574207E" w:rsidR="002659B1" w:rsidRPr="00984677" w:rsidRDefault="00D133E4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e “Molecular Biology” in Materials and Methods</w:t>
            </w:r>
          </w:p>
        </w:tc>
      </w:tr>
      <w:tr w:rsidR="00984677" w:rsidRPr="00984677" w14:paraId="4F8224E9" w14:textId="77777777" w:rsidTr="00E56EA4">
        <w:trPr>
          <w:trHeight w:val="7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0220EE1" w14:textId="34FF0587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recombinant DNA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5A1B0CB" w14:textId="0C05D041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highlight w:val="yellow"/>
              </w:rPr>
            </w:pPr>
            <w:r w:rsidRPr="00984677">
              <w:rPr>
                <w:rFonts w:ascii="Arial" w:hAnsi="Arial" w:cs="Arial"/>
              </w:rPr>
              <w:t>pUAS-gw-attB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6C9A0F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Gift from </w:t>
            </w:r>
          </w:p>
          <w:p w14:paraId="67083A87" w14:textId="19DF7A89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highlight w:val="yellow"/>
              </w:rPr>
            </w:pPr>
            <w:r w:rsidRPr="00984677">
              <w:rPr>
                <w:rFonts w:ascii="Arial" w:hAnsi="Arial" w:cs="Arial"/>
              </w:rPr>
              <w:t>K. Basl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BA44A1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E7AA6F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2AAF16F1" w14:textId="77777777" w:rsidTr="00E56EA4">
        <w:trPr>
          <w:trHeight w:val="26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F61ED01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ACE1276" w14:textId="2784AB0F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eastAsia="SimSun" w:hAnsi="Arial" w:cs="Arial"/>
              </w:rPr>
              <w:t>Toll-2 3'HRF2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EA6FD34" w14:textId="3410C54B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74C808C" w14:textId="4094A22C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CR primer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EC275F" w14:textId="27D09066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eastAsia="SimSun" w:hAnsi="Arial" w:cs="Arial"/>
              </w:rPr>
              <w:t>ggactagtcc aaactccccctatggccata</w:t>
            </w:r>
          </w:p>
        </w:tc>
      </w:tr>
      <w:tr w:rsidR="00984677" w:rsidRPr="00984677" w14:paraId="322FD6AC" w14:textId="77777777" w:rsidTr="00E56EA4">
        <w:trPr>
          <w:trHeight w:val="22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677046" w14:textId="3E9C8201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4AE64D" w14:textId="27A3319F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eastAsia="SimSun" w:hAnsi="Arial" w:cs="Arial"/>
              </w:rPr>
              <w:t>Toll-2 3'HRR N2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271ECA5" w14:textId="08BF287E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903329" w14:textId="45D558F1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CR primer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076EBB" w14:textId="07404F88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eastAsia="SimSun" w:hAnsi="Arial" w:cs="Arial"/>
              </w:rPr>
              <w:t>ttggcgcgccaa gtgagggttgtacatagccac</w:t>
            </w:r>
          </w:p>
        </w:tc>
      </w:tr>
      <w:tr w:rsidR="00984677" w:rsidRPr="00984677" w14:paraId="041D6B30" w14:textId="77777777" w:rsidTr="00E56EA4">
        <w:trPr>
          <w:trHeight w:val="22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CD52FC5" w14:textId="27CF7DAD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969B8B" w14:textId="3AB36C11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eastAsia="SimSun" w:hAnsi="Arial" w:cs="Arial"/>
              </w:rPr>
              <w:t>Toll-2 5'HRF2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D9EA74" w14:textId="2881232C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043E81" w14:textId="24C1E893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CR primer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DEB6F4" w14:textId="4937C9E8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eastAsia="SimSun" w:hAnsi="Arial" w:cs="Arial"/>
              </w:rPr>
              <w:t>ataagaatgcggccgcggcaattagttaggcctgaa</w:t>
            </w:r>
          </w:p>
        </w:tc>
      </w:tr>
      <w:tr w:rsidR="00984677" w:rsidRPr="00984677" w14:paraId="24E92455" w14:textId="77777777" w:rsidTr="00E56EA4">
        <w:trPr>
          <w:trHeight w:val="30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A762DE1" w14:textId="5E2F75EA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CB0375" w14:textId="104590B6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eastAsia="SimSun" w:hAnsi="Arial" w:cs="Arial"/>
              </w:rPr>
              <w:t>Toll-2 5'HRR2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505680" w14:textId="7D2F07B4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1352C8" w14:textId="3E040CC5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CR primer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5B8ACF" w14:textId="7C499747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eastAsia="SimSun" w:hAnsi="Arial" w:cs="Arial"/>
              </w:rPr>
              <w:t>cggggtaccccgtttggtgatttgctagttgg</w:t>
            </w:r>
          </w:p>
        </w:tc>
      </w:tr>
      <w:tr w:rsidR="00984677" w:rsidRPr="00984677" w14:paraId="4B567562" w14:textId="77777777" w:rsidTr="00E56EA4">
        <w:trPr>
          <w:trHeight w:val="38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730B38" w14:textId="42DEC385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8236BB" w14:textId="0AC8CEC1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eastAsia="SimSun" w:hAnsi="Arial" w:cs="Arial"/>
              </w:rPr>
              <w:t>Toll-2 gRNA SOM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7A74E5" w14:textId="1047717D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E345F6" w14:textId="3C6AB257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CR primer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3FFE73A" w14:textId="1CA680AF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eastAsia="SimSun" w:hAnsi="Arial" w:cs="Arial"/>
              </w:rPr>
              <w:t>gtcgctcctgcatgccagtgaac</w:t>
            </w:r>
          </w:p>
        </w:tc>
      </w:tr>
      <w:tr w:rsidR="00984677" w:rsidRPr="00984677" w14:paraId="6D2A5240" w14:textId="77777777" w:rsidTr="00E56EA4">
        <w:trPr>
          <w:trHeight w:val="294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2B73E28" w14:textId="66500517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D882DB" w14:textId="1EA01E6F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Toll-2 CDS attB Fwd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F21155A" w14:textId="1FD98DDF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33CF909" w14:textId="6448861A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CR primer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2A91DB" w14:textId="26F2B61B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gggacaagtttgtacaaaaaagcaggctATGCCAGCCACATCTTCCAT</w:t>
            </w:r>
          </w:p>
        </w:tc>
      </w:tr>
      <w:tr w:rsidR="00984677" w:rsidRPr="00984677" w14:paraId="4A51C093" w14:textId="77777777" w:rsidTr="00E56EA4">
        <w:trPr>
          <w:trHeight w:val="33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531AA4" w14:textId="7A7F5274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lastRenderedPageBreak/>
              <w:t>sequence-based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31C318" w14:textId="7FBC4443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Toll-2 CDS attB Rev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3164E6E" w14:textId="35DA2FC6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9CB9C37" w14:textId="4D4D6CC2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CR primer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34C40B" w14:textId="4840F6AF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gggaccactttgtacaagaaagctgggtGACCAGGAAAGCTTGGCCGT</w:t>
            </w:r>
          </w:p>
        </w:tc>
      </w:tr>
      <w:tr w:rsidR="00984677" w:rsidRPr="00984677" w14:paraId="181D2254" w14:textId="77777777" w:rsidTr="00E56EA4">
        <w:trPr>
          <w:trHeight w:val="24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78D9AEB" w14:textId="2E79AD8B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E7D0634" w14:textId="397E87E0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  <w:lang w:eastAsia="en-US"/>
              </w:rPr>
              <w:t>Toll-4 gRNA S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63FB1E" w14:textId="0E679074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A57C0D" w14:textId="2E523C19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CR primer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A94C381" w14:textId="2405429B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  <w:shd w:val="clear" w:color="auto" w:fill="FFFFFF"/>
              </w:rPr>
              <w:t>gtcgATCCGTGCTGATAACTGAGA</w:t>
            </w:r>
          </w:p>
        </w:tc>
      </w:tr>
      <w:tr w:rsidR="00984677" w:rsidRPr="00984677" w14:paraId="6F2C263D" w14:textId="77777777" w:rsidTr="00E56EA4">
        <w:trPr>
          <w:trHeight w:val="32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9850C9" w14:textId="15C1D3AA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600050" w14:textId="5E3BA8F9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oll-5 S BbsI gRNA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8F90056" w14:textId="01D66921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38EC613" w14:textId="10CDE109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PCR primers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75190C8" w14:textId="327D0BC8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tcGTACAACGATGCGCCCGGTT</w:t>
            </w:r>
          </w:p>
        </w:tc>
      </w:tr>
      <w:tr w:rsidR="00984677" w:rsidRPr="00984677" w14:paraId="7AF2D7B0" w14:textId="77777777" w:rsidTr="00E56EA4">
        <w:trPr>
          <w:trHeight w:val="427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86B9DB8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38E6B31" w14:textId="36D1E049" w:rsidR="002659B1" w:rsidRPr="00984677" w:rsidRDefault="002659B1" w:rsidP="00FC27AD">
            <w:pPr>
              <w:pStyle w:val="Heading1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984677">
              <w:rPr>
                <w:rFonts w:ascii="Arial" w:hAnsi="Arial" w:cs="Arial"/>
                <w:b w:val="0"/>
                <w:bCs w:val="0"/>
                <w:sz w:val="20"/>
                <w:szCs w:val="20"/>
              </w:rPr>
              <w:t> Gateway BP Clonase II Enzyme Mix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9B31E5A" w14:textId="7834BC3C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 Invitrogen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88CE582" w14:textId="0412043D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Cat#: 11789020</w:t>
            </w:r>
          </w:p>
          <w:p w14:paraId="27A03DBC" w14:textId="104D8D43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96D235F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 </w:t>
            </w:r>
          </w:p>
        </w:tc>
      </w:tr>
      <w:tr w:rsidR="00984677" w:rsidRPr="00984677" w14:paraId="5A955218" w14:textId="77777777" w:rsidTr="00E56EA4">
        <w:trPr>
          <w:trHeight w:val="41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F51C03" w14:textId="63786391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408C09" w14:textId="24E8835D" w:rsidR="002659B1" w:rsidRPr="00984677" w:rsidRDefault="002659B1" w:rsidP="00FC27AD">
            <w:pPr>
              <w:pStyle w:val="Heading1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984677">
              <w:rPr>
                <w:rFonts w:ascii="Arial" w:hAnsi="Arial" w:cs="Arial"/>
                <w:b w:val="0"/>
                <w:bCs w:val="0"/>
                <w:sz w:val="20"/>
                <w:szCs w:val="20"/>
              </w:rPr>
              <w:t>Gateway LR Clonase II Enzyme Mix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491327" w14:textId="22300969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nvitrogen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F70AFDC" w14:textId="2D45C6D3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</w:rPr>
              <w:t>Cat#: 11791020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1176BF4" w14:textId="77777777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3C14D81D" w14:textId="77777777" w:rsidTr="00E56EA4">
        <w:trPr>
          <w:trHeight w:val="41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02F8BE3" w14:textId="41BC6E60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B1667B7" w14:textId="7AFA2848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QIAquick Gel Extraction Kit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95D92E" w14:textId="5B087B58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Qiagen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F4477B" w14:textId="77777777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at No./ID: 28704</w:t>
            </w:r>
          </w:p>
          <w:p w14:paraId="70B9A3BB" w14:textId="77777777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CB3DF6" w14:textId="77777777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42808BBF" w14:textId="77777777" w:rsidTr="00E56EA4">
        <w:trPr>
          <w:trHeight w:val="413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CFECBD" w14:textId="2460E0B4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B9F90F" w14:textId="68B453F1" w:rsidR="002659B1" w:rsidRPr="00984677" w:rsidRDefault="002659B1" w:rsidP="00FC27AD">
            <w:pPr>
              <w:pStyle w:val="Heading1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984677">
              <w:rPr>
                <w:rFonts w:ascii="Arial" w:hAnsi="Arial" w:cs="Arial"/>
                <w:b w:val="0"/>
                <w:bCs w:val="0"/>
                <w:sz w:val="20"/>
                <w:szCs w:val="20"/>
                <w:shd w:val="clear" w:color="auto" w:fill="FFFFFF"/>
              </w:rPr>
              <w:t>QIAGEN Plasmid Midi Kit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948B97" w14:textId="6D863D94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Qiagen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263B22D" w14:textId="77777777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  <w:r w:rsidRPr="00984677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at No./ID: 12143</w:t>
            </w:r>
          </w:p>
          <w:p w14:paraId="5FBC0335" w14:textId="77777777" w:rsidR="002659B1" w:rsidRPr="00984677" w:rsidRDefault="002659B1" w:rsidP="00FC27A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D402E9" w14:textId="77777777" w:rsidR="002659B1" w:rsidRPr="00984677" w:rsidRDefault="002659B1" w:rsidP="00FC27AD">
            <w:pPr>
              <w:pStyle w:val="NormalWeb"/>
              <w:spacing w:before="0" w:after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260FBBAB" w14:textId="77777777" w:rsidTr="00E56EA4">
        <w:trPr>
          <w:trHeight w:val="78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AAD0340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oftware, algorithm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A629A00" w14:textId="7DC74EB0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raphPad Prism 6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3BAAD1F" w14:textId="17C01D6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GraphPad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B903DCD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79FBC82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17425A68" w14:textId="77777777" w:rsidTr="00E56EA4">
        <w:trPr>
          <w:trHeight w:val="78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BAE9C7E" w14:textId="0F6A05DF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oftware, algorithm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B66F08" w14:textId="7CE9A94A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NASTAR Lasergene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CE56E7" w14:textId="2C4DCF34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NASTA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E8C351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99EDBD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984677" w:rsidRPr="00984677" w14:paraId="5BB6F53E" w14:textId="77777777" w:rsidTr="00E56EA4">
        <w:trPr>
          <w:trHeight w:val="78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F464077" w14:textId="5452099E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oftware, algorithm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23C6D5" w14:textId="7B582BB3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eadEasy-Central Brain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8FBCA9" w14:textId="579E9708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456CB9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7AD4B8" w14:textId="77777777" w:rsidR="002659B1" w:rsidRPr="00984677" w:rsidRDefault="002659B1" w:rsidP="006D235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ImageJ Plugin </w:t>
            </w:r>
          </w:p>
          <w:p w14:paraId="5B68BA11" w14:textId="7BE31CF2" w:rsidR="001837E6" w:rsidRPr="00984677" w:rsidRDefault="001837E6" w:rsidP="006D235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e “Microscopy, imaging and development of Deadeasy plug-ins” in Materials and Methods</w:t>
            </w:r>
          </w:p>
        </w:tc>
      </w:tr>
      <w:tr w:rsidR="00984677" w:rsidRPr="00984677" w14:paraId="7DD309CF" w14:textId="77777777" w:rsidTr="00E56EA4">
        <w:trPr>
          <w:trHeight w:val="50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49F4CF0" w14:textId="6E24BB40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oftware, algorithm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E030908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eadEasy-</w:t>
            </w:r>
          </w:p>
          <w:p w14:paraId="2E576769" w14:textId="61D185B3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Optic Lobes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A26E0E9" w14:textId="073156FB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 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08F4C91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58318B8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ImageJ Plugin </w:t>
            </w:r>
          </w:p>
          <w:p w14:paraId="44795588" w14:textId="01582DFA" w:rsidR="001837E6" w:rsidRPr="00984677" w:rsidRDefault="001837E6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e “Microscopy, imaging and development of Deadeasy plug-ins” in Materials and Methods</w:t>
            </w:r>
          </w:p>
        </w:tc>
      </w:tr>
      <w:tr w:rsidR="00984677" w:rsidRPr="00984677" w14:paraId="62BB8ED6" w14:textId="77777777" w:rsidTr="00E56EA4">
        <w:trPr>
          <w:trHeight w:val="50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79478E7" w14:textId="6A6684AD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oftware, algorithm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EF04BF" w14:textId="482A1B0D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DeadEasy-Kenyon Cells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95CA29" w14:textId="32ACC25E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This paper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795844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EE88F36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 xml:space="preserve">ImageJ Plugin </w:t>
            </w:r>
          </w:p>
          <w:p w14:paraId="683C0C95" w14:textId="2ACAD7B9" w:rsidR="001837E6" w:rsidRPr="00984677" w:rsidRDefault="001837E6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ee “Microscopy, imaging and development of Deadeasy plug-ins” in Materials and Methods</w:t>
            </w:r>
          </w:p>
        </w:tc>
      </w:tr>
      <w:tr w:rsidR="00984677" w:rsidRPr="00984677" w14:paraId="769FF80F" w14:textId="77777777" w:rsidTr="00E56EA4">
        <w:trPr>
          <w:trHeight w:val="50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4A090DF" w14:textId="5C52EB77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lastRenderedPageBreak/>
              <w:t>software, algorithm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EE289FC" w14:textId="4D12B23C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dobe Illustrator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3D473A0" w14:textId="262852CF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dob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86463F8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5BE655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984677" w:rsidRPr="00984677" w14:paraId="4F60E4AE" w14:textId="77777777" w:rsidTr="00E56EA4">
        <w:trPr>
          <w:trHeight w:val="50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6C0ADD" w14:textId="0C304112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oftware, algorithm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E9799C" w14:textId="7FBACE9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dobe Photoshop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3EB076D" w14:textId="61F21CD8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Adobe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88AB74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264639" w14:textId="77777777" w:rsidR="002659B1" w:rsidRPr="00984677" w:rsidRDefault="002659B1" w:rsidP="00FC27AD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984677" w:rsidRPr="00984677" w14:paraId="11BC4471" w14:textId="77777777" w:rsidTr="00E56EA4">
        <w:trPr>
          <w:trHeight w:val="500"/>
        </w:trPr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B2FD4B" w14:textId="67D7D713" w:rsidR="002659B1" w:rsidRPr="00984677" w:rsidRDefault="002659B1" w:rsidP="006D235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software, algorithm</w:t>
            </w:r>
          </w:p>
        </w:tc>
        <w:tc>
          <w:tcPr>
            <w:tcW w:w="212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4AC1E48" w14:textId="49FA7BA8" w:rsidR="002659B1" w:rsidRPr="00984677" w:rsidRDefault="002659B1" w:rsidP="006D235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ImageJ, Fiji</w:t>
            </w:r>
          </w:p>
        </w:tc>
        <w:tc>
          <w:tcPr>
            <w:tcW w:w="156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A12898C" w14:textId="1FAFE73C" w:rsidR="002659B1" w:rsidRPr="00984677" w:rsidRDefault="002659B1" w:rsidP="006D235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984677">
              <w:rPr>
                <w:rFonts w:ascii="Arial" w:hAnsi="Arial" w:cs="Arial"/>
              </w:rPr>
              <w:t>NIH</w:t>
            </w: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4338E15" w14:textId="77777777" w:rsidR="002659B1" w:rsidRPr="00984677" w:rsidRDefault="002659B1" w:rsidP="006D235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268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8DEADBE" w14:textId="0CC421D9" w:rsidR="002659B1" w:rsidRPr="00984677" w:rsidRDefault="002659B1" w:rsidP="006D235B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</w:tbl>
    <w:p w14:paraId="242C4E60" w14:textId="77777777" w:rsidR="0003057C" w:rsidRPr="00984677" w:rsidRDefault="0003057C" w:rsidP="0003057C">
      <w:pPr>
        <w:pStyle w:val="NormalWeb"/>
        <w:spacing w:before="0" w:beforeAutospacing="0" w:after="0" w:afterAutospacing="0"/>
        <w:rPr>
          <w:rFonts w:ascii="Arial" w:hAnsi="Arial" w:cs="Arial"/>
        </w:rPr>
      </w:pPr>
      <w:r w:rsidRPr="00984677">
        <w:rPr>
          <w:rFonts w:ascii="Arial" w:hAnsi="Arial" w:cs="Arial"/>
        </w:rPr>
        <w:t> </w:t>
      </w:r>
    </w:p>
    <w:p w14:paraId="0BAF6630" w14:textId="77777777" w:rsidR="00BB602D" w:rsidRPr="00984677" w:rsidRDefault="00BB602D">
      <w:pPr>
        <w:rPr>
          <w:rFonts w:ascii="Arial" w:hAnsi="Arial" w:cs="Arial"/>
          <w:sz w:val="20"/>
          <w:szCs w:val="20"/>
        </w:rPr>
      </w:pPr>
    </w:p>
    <w:sectPr w:rsidR="00BB602D" w:rsidRPr="00984677" w:rsidSect="00E56EA4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6C3967" w14:textId="77777777" w:rsidR="00A279BB" w:rsidRDefault="00A279BB" w:rsidP="00EA76DB">
      <w:r>
        <w:separator/>
      </w:r>
    </w:p>
  </w:endnote>
  <w:endnote w:type="continuationSeparator" w:id="0">
    <w:p w14:paraId="3FA3654B" w14:textId="77777777" w:rsidR="00A279BB" w:rsidRDefault="00A279BB" w:rsidP="00EA76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00000000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00000000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EBF33C6" w14:textId="77777777" w:rsidR="00076ACE" w:rsidRDefault="00076AC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375B2F" w14:textId="77777777" w:rsidR="00076ACE" w:rsidRDefault="00076AC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4ACFB9" w14:textId="77777777" w:rsidR="00076ACE" w:rsidRDefault="00076AC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2D7D3A" w14:textId="77777777" w:rsidR="00A279BB" w:rsidRDefault="00A279BB" w:rsidP="00EA76DB">
      <w:r>
        <w:separator/>
      </w:r>
    </w:p>
  </w:footnote>
  <w:footnote w:type="continuationSeparator" w:id="0">
    <w:p w14:paraId="3C81B7AD" w14:textId="77777777" w:rsidR="00A279BB" w:rsidRDefault="00A279BB" w:rsidP="00EA76D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65C2F8" w14:textId="77777777" w:rsidR="00076ACE" w:rsidRDefault="00076AC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BC5935" w14:textId="30E4AD47" w:rsidR="00076ACE" w:rsidRPr="00EA76DB" w:rsidRDefault="00076ACE" w:rsidP="00EA76DB">
    <w:pPr>
      <w:spacing w:line="480" w:lineRule="auto"/>
      <w:rPr>
        <w:rFonts w:asciiTheme="majorHAnsi" w:hAnsiTheme="majorHAnsi"/>
        <w:lang w:eastAsia="en-GB"/>
      </w:rPr>
    </w:pPr>
    <w:r w:rsidRPr="0077392B">
      <w:rPr>
        <w:rFonts w:asciiTheme="majorHAnsi" w:hAnsiTheme="majorHAnsi"/>
        <w:sz w:val="22"/>
      </w:rPr>
      <w:t>Guiyi Li, Manuel G. Forero, Jill Wentzell, Ilgim Durmus</w:t>
    </w:r>
    <w:r>
      <w:rPr>
        <w:rFonts w:asciiTheme="majorHAnsi" w:hAnsiTheme="majorHAnsi"/>
        <w:sz w:val="22"/>
      </w:rPr>
      <w:t xml:space="preserve">, </w:t>
    </w:r>
    <w:r w:rsidRPr="0077392B">
      <w:rPr>
        <w:rFonts w:asciiTheme="majorHAnsi" w:hAnsiTheme="majorHAnsi"/>
        <w:sz w:val="22"/>
      </w:rPr>
      <w:t xml:space="preserve">Reinhard Wolf, Niki Anthoney, </w:t>
    </w:r>
    <w:r w:rsidRPr="0077392B">
      <w:rPr>
        <w:rFonts w:asciiTheme="majorHAnsi" w:hAnsiTheme="majorHAnsi"/>
        <w:color w:val="000000"/>
        <w:sz w:val="22"/>
        <w:szCs w:val="22"/>
      </w:rPr>
      <w:t xml:space="preserve">Mieczyslaw </w:t>
    </w:r>
    <w:r w:rsidRPr="0077392B">
      <w:rPr>
        <w:rFonts w:asciiTheme="majorHAnsi" w:hAnsiTheme="majorHAnsi"/>
        <w:sz w:val="22"/>
      </w:rPr>
      <w:t>Parker, Ruiying Jiang, Jacob Hasenauer, Nicholas Strausfeld, Martin Heisenberg, Alicia Hidalgo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F2A92B" w14:textId="77777777" w:rsidR="00076ACE" w:rsidRDefault="00076AC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057C"/>
    <w:rsid w:val="0003057C"/>
    <w:rsid w:val="00032ADA"/>
    <w:rsid w:val="0003655F"/>
    <w:rsid w:val="00036918"/>
    <w:rsid w:val="000671D7"/>
    <w:rsid w:val="0007406B"/>
    <w:rsid w:val="00076ACE"/>
    <w:rsid w:val="0009627D"/>
    <w:rsid w:val="000A7C75"/>
    <w:rsid w:val="000F2B9B"/>
    <w:rsid w:val="000F5E1F"/>
    <w:rsid w:val="00102BA7"/>
    <w:rsid w:val="0011073E"/>
    <w:rsid w:val="001126B6"/>
    <w:rsid w:val="00116B81"/>
    <w:rsid w:val="00117C7C"/>
    <w:rsid w:val="001225FB"/>
    <w:rsid w:val="00131BA7"/>
    <w:rsid w:val="00153DED"/>
    <w:rsid w:val="0016116D"/>
    <w:rsid w:val="00167BDE"/>
    <w:rsid w:val="00181063"/>
    <w:rsid w:val="001837E6"/>
    <w:rsid w:val="00195B64"/>
    <w:rsid w:val="001A0FCC"/>
    <w:rsid w:val="001A3C9B"/>
    <w:rsid w:val="001E1DCD"/>
    <w:rsid w:val="001E5E64"/>
    <w:rsid w:val="001F2F41"/>
    <w:rsid w:val="001F6280"/>
    <w:rsid w:val="00204EBD"/>
    <w:rsid w:val="002065E5"/>
    <w:rsid w:val="00207233"/>
    <w:rsid w:val="002105B4"/>
    <w:rsid w:val="00211EC3"/>
    <w:rsid w:val="0023044C"/>
    <w:rsid w:val="00231EB9"/>
    <w:rsid w:val="002659B1"/>
    <w:rsid w:val="002668AB"/>
    <w:rsid w:val="00274256"/>
    <w:rsid w:val="00294A7D"/>
    <w:rsid w:val="002A604F"/>
    <w:rsid w:val="002B3CC5"/>
    <w:rsid w:val="002C76DF"/>
    <w:rsid w:val="002D4967"/>
    <w:rsid w:val="002F085F"/>
    <w:rsid w:val="002F0E67"/>
    <w:rsid w:val="002F4394"/>
    <w:rsid w:val="00302103"/>
    <w:rsid w:val="00347DEA"/>
    <w:rsid w:val="00350D8B"/>
    <w:rsid w:val="00367DAE"/>
    <w:rsid w:val="00370139"/>
    <w:rsid w:val="003764A9"/>
    <w:rsid w:val="00383B93"/>
    <w:rsid w:val="003849A1"/>
    <w:rsid w:val="003946E5"/>
    <w:rsid w:val="003A6000"/>
    <w:rsid w:val="003B2F2B"/>
    <w:rsid w:val="003B6432"/>
    <w:rsid w:val="003C723B"/>
    <w:rsid w:val="003C7FEF"/>
    <w:rsid w:val="003D7E0B"/>
    <w:rsid w:val="003E20F9"/>
    <w:rsid w:val="003E544E"/>
    <w:rsid w:val="003F39A8"/>
    <w:rsid w:val="003F6F5C"/>
    <w:rsid w:val="0040447B"/>
    <w:rsid w:val="00414F8F"/>
    <w:rsid w:val="00415065"/>
    <w:rsid w:val="00445493"/>
    <w:rsid w:val="00466C11"/>
    <w:rsid w:val="00467228"/>
    <w:rsid w:val="00476E74"/>
    <w:rsid w:val="004B0283"/>
    <w:rsid w:val="004C0DF5"/>
    <w:rsid w:val="004D4247"/>
    <w:rsid w:val="00504305"/>
    <w:rsid w:val="0055451A"/>
    <w:rsid w:val="005842B6"/>
    <w:rsid w:val="00585214"/>
    <w:rsid w:val="005972AE"/>
    <w:rsid w:val="005A44CE"/>
    <w:rsid w:val="005B2AD3"/>
    <w:rsid w:val="005E5B92"/>
    <w:rsid w:val="005F7572"/>
    <w:rsid w:val="00603DC0"/>
    <w:rsid w:val="006251EA"/>
    <w:rsid w:val="0062623E"/>
    <w:rsid w:val="00630DFB"/>
    <w:rsid w:val="006846D5"/>
    <w:rsid w:val="00697FAE"/>
    <w:rsid w:val="006B1030"/>
    <w:rsid w:val="006C4EC0"/>
    <w:rsid w:val="006D01DE"/>
    <w:rsid w:val="006D235B"/>
    <w:rsid w:val="006E60A5"/>
    <w:rsid w:val="006F0DBA"/>
    <w:rsid w:val="007032BF"/>
    <w:rsid w:val="00706CD3"/>
    <w:rsid w:val="007244FC"/>
    <w:rsid w:val="0073379C"/>
    <w:rsid w:val="0074491B"/>
    <w:rsid w:val="00752001"/>
    <w:rsid w:val="007841B9"/>
    <w:rsid w:val="007861D8"/>
    <w:rsid w:val="00793F71"/>
    <w:rsid w:val="0079785A"/>
    <w:rsid w:val="007A17A7"/>
    <w:rsid w:val="007B51CE"/>
    <w:rsid w:val="007B72C3"/>
    <w:rsid w:val="007C24C5"/>
    <w:rsid w:val="007E2E3A"/>
    <w:rsid w:val="007E7243"/>
    <w:rsid w:val="007E74DE"/>
    <w:rsid w:val="007F3543"/>
    <w:rsid w:val="00822BFB"/>
    <w:rsid w:val="00833561"/>
    <w:rsid w:val="008741F2"/>
    <w:rsid w:val="008837A4"/>
    <w:rsid w:val="00892827"/>
    <w:rsid w:val="00896DB7"/>
    <w:rsid w:val="008A6DA7"/>
    <w:rsid w:val="008D6850"/>
    <w:rsid w:val="008E6C80"/>
    <w:rsid w:val="008E7D0F"/>
    <w:rsid w:val="0091412C"/>
    <w:rsid w:val="00922F64"/>
    <w:rsid w:val="00984677"/>
    <w:rsid w:val="00990C3E"/>
    <w:rsid w:val="00992E93"/>
    <w:rsid w:val="0099575B"/>
    <w:rsid w:val="00997A80"/>
    <w:rsid w:val="009B5198"/>
    <w:rsid w:val="009C43ED"/>
    <w:rsid w:val="009C535F"/>
    <w:rsid w:val="009F20F4"/>
    <w:rsid w:val="009F42CA"/>
    <w:rsid w:val="00A13C6E"/>
    <w:rsid w:val="00A160B9"/>
    <w:rsid w:val="00A279BB"/>
    <w:rsid w:val="00A27FA7"/>
    <w:rsid w:val="00A36511"/>
    <w:rsid w:val="00A4456C"/>
    <w:rsid w:val="00A57EF2"/>
    <w:rsid w:val="00A65A23"/>
    <w:rsid w:val="00A90588"/>
    <w:rsid w:val="00A9503C"/>
    <w:rsid w:val="00AA454D"/>
    <w:rsid w:val="00AB5B34"/>
    <w:rsid w:val="00AD61C3"/>
    <w:rsid w:val="00AD626D"/>
    <w:rsid w:val="00AD690A"/>
    <w:rsid w:val="00AE669C"/>
    <w:rsid w:val="00B065C2"/>
    <w:rsid w:val="00B13B5A"/>
    <w:rsid w:val="00B14137"/>
    <w:rsid w:val="00B420E5"/>
    <w:rsid w:val="00B76951"/>
    <w:rsid w:val="00BA4F7D"/>
    <w:rsid w:val="00BB566E"/>
    <w:rsid w:val="00BB602D"/>
    <w:rsid w:val="00BC201D"/>
    <w:rsid w:val="00BC41AD"/>
    <w:rsid w:val="00BD4E03"/>
    <w:rsid w:val="00BF0FC3"/>
    <w:rsid w:val="00BF24CF"/>
    <w:rsid w:val="00C018D6"/>
    <w:rsid w:val="00C1028A"/>
    <w:rsid w:val="00C232B8"/>
    <w:rsid w:val="00C30A53"/>
    <w:rsid w:val="00C551FA"/>
    <w:rsid w:val="00C5758F"/>
    <w:rsid w:val="00C70227"/>
    <w:rsid w:val="00C7441B"/>
    <w:rsid w:val="00C86BD8"/>
    <w:rsid w:val="00C87DFC"/>
    <w:rsid w:val="00CD261C"/>
    <w:rsid w:val="00CD7ADE"/>
    <w:rsid w:val="00CE08A2"/>
    <w:rsid w:val="00D133E4"/>
    <w:rsid w:val="00D2160D"/>
    <w:rsid w:val="00D2482A"/>
    <w:rsid w:val="00D3036E"/>
    <w:rsid w:val="00D34512"/>
    <w:rsid w:val="00D37FD5"/>
    <w:rsid w:val="00D448F4"/>
    <w:rsid w:val="00D44B44"/>
    <w:rsid w:val="00D6097E"/>
    <w:rsid w:val="00D71776"/>
    <w:rsid w:val="00DB0219"/>
    <w:rsid w:val="00DB3082"/>
    <w:rsid w:val="00E1646A"/>
    <w:rsid w:val="00E55214"/>
    <w:rsid w:val="00E56EA4"/>
    <w:rsid w:val="00E60020"/>
    <w:rsid w:val="00E739C4"/>
    <w:rsid w:val="00E74B8C"/>
    <w:rsid w:val="00E825DA"/>
    <w:rsid w:val="00E9267E"/>
    <w:rsid w:val="00EA5BA8"/>
    <w:rsid w:val="00EA63E8"/>
    <w:rsid w:val="00EA76DB"/>
    <w:rsid w:val="00EC5E8F"/>
    <w:rsid w:val="00ED4D03"/>
    <w:rsid w:val="00EE46BE"/>
    <w:rsid w:val="00EE4FFA"/>
    <w:rsid w:val="00F07ED4"/>
    <w:rsid w:val="00F11C73"/>
    <w:rsid w:val="00F63DFF"/>
    <w:rsid w:val="00F739BA"/>
    <w:rsid w:val="00F87F28"/>
    <w:rsid w:val="00F968F4"/>
    <w:rsid w:val="00FA036E"/>
    <w:rsid w:val="00FB3133"/>
    <w:rsid w:val="00FB35E3"/>
    <w:rsid w:val="00FB41DC"/>
    <w:rsid w:val="00FC27AD"/>
    <w:rsid w:val="00FD1E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10EE8E"/>
  <w15:docId w15:val="{FA363B38-670C-D843-86BC-D5B5DCCE19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448F4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F07ED4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F39A8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3057C"/>
    <w:pPr>
      <w:spacing w:before="100" w:beforeAutospacing="1" w:after="100" w:afterAutospacing="1"/>
    </w:pPr>
    <w:rPr>
      <w:rFonts w:eastAsiaTheme="minorEastAsia"/>
      <w:sz w:val="20"/>
      <w:szCs w:val="20"/>
      <w:lang w:eastAsia="en-US"/>
    </w:rPr>
  </w:style>
  <w:style w:type="character" w:styleId="Hyperlink">
    <w:name w:val="Hyperlink"/>
    <w:basedOn w:val="DefaultParagraphFont"/>
    <w:uiPriority w:val="99"/>
    <w:semiHidden/>
    <w:unhideWhenUsed/>
    <w:rsid w:val="0003655F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3655F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13B5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3B5A"/>
    <w:rPr>
      <w:rFonts w:ascii="Times New Roman" w:eastAsia="Times New Roman" w:hAnsi="Times New Roman" w:cs="Times New Roman"/>
      <w:sz w:val="18"/>
      <w:szCs w:val="18"/>
    </w:rPr>
  </w:style>
  <w:style w:type="character" w:customStyle="1" w:styleId="apple-converted-space">
    <w:name w:val="apple-converted-space"/>
    <w:basedOn w:val="DefaultParagraphFont"/>
    <w:rsid w:val="006D01DE"/>
  </w:style>
  <w:style w:type="character" w:customStyle="1" w:styleId="Heading1Char">
    <w:name w:val="Heading 1 Char"/>
    <w:basedOn w:val="DefaultParagraphFont"/>
    <w:link w:val="Heading1"/>
    <w:uiPriority w:val="9"/>
    <w:rsid w:val="00F07ED4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rsid w:val="003F39A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Strong">
    <w:name w:val="Strong"/>
    <w:basedOn w:val="DefaultParagraphFont"/>
    <w:uiPriority w:val="22"/>
    <w:qFormat/>
    <w:rsid w:val="0007406B"/>
    <w:rPr>
      <w:b/>
      <w:bCs/>
    </w:rPr>
  </w:style>
  <w:style w:type="character" w:customStyle="1" w:styleId="material-name">
    <w:name w:val="material-name"/>
    <w:basedOn w:val="DefaultParagraphFont"/>
    <w:rsid w:val="003C723B"/>
  </w:style>
  <w:style w:type="paragraph" w:styleId="Header">
    <w:name w:val="header"/>
    <w:basedOn w:val="Normal"/>
    <w:link w:val="HeaderChar"/>
    <w:uiPriority w:val="99"/>
    <w:unhideWhenUsed/>
    <w:rsid w:val="00EA76D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A76DB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EA76D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A76DB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73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51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7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5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0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3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0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9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9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17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50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78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26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31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74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25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41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38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36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38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0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825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31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01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7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35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3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40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44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0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47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25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7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0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82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90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9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13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58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818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57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91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2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3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59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24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7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8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866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23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1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90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64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28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3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54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2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6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18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5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4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60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92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17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16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48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4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34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036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83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053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9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0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0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31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49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90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0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23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1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9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74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83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71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8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5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104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9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24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47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79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51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86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43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89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46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36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9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89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39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473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939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33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54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63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26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5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05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3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1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1852</Words>
  <Characters>10557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iyi Li (School of Biosciences)</dc:creator>
  <cp:keywords/>
  <dc:description/>
  <cp:lastModifiedBy>Microsoft Office User</cp:lastModifiedBy>
  <cp:revision>3</cp:revision>
  <dcterms:created xsi:type="dcterms:W3CDTF">2020-01-22T14:55:00Z</dcterms:created>
  <dcterms:modified xsi:type="dcterms:W3CDTF">2020-01-22T14:56:00Z</dcterms:modified>
</cp:coreProperties>
</file>